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Content>
        <w:p w:rsidR="00F9444C" w:rsidRDefault="003E5C75">
          <w:pPr>
            <w:pStyle w:val="NoSpacing"/>
          </w:pPr>
          <w:r>
            <w:t>Your Name</w:t>
          </w:r>
        </w:p>
      </w:sdtContent>
    </w:sdt>
    <w:p w:rsidR="00E614DD" w:rsidRDefault="00E3723A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Content>
          <w:r w:rsidR="00B13D1B">
            <w:t>Instructor Name</w:t>
          </w:r>
        </w:sdtContent>
      </w:sdt>
    </w:p>
    <w:p w:rsidR="00E614DD" w:rsidRDefault="00E3723A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Content>
          <w:r w:rsidR="00B13D1B">
            <w:t>Course Number</w:t>
          </w:r>
        </w:sdtContent>
      </w:sdt>
    </w:p>
    <w:p w:rsidR="00E614DD" w:rsidRDefault="00E3723A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Content>
          <w:r w:rsidR="00B13D1B">
            <w:t>Date</w:t>
          </w:r>
        </w:sdtContent>
      </w:sdt>
    </w:p>
    <w:p w:rsidR="00E614DD" w:rsidRDefault="003E5C75">
      <w:pPr>
        <w:pStyle w:val="Title"/>
      </w:pPr>
      <w:r>
        <w:t>Wrongful Convictions</w:t>
      </w:r>
      <w:r w:rsidR="00691EC1">
        <w:t xml:space="preserve">: </w:t>
      </w:r>
      <w:r>
        <w:t>H</w:t>
      </w:r>
      <w:r w:rsidR="00C30DC3">
        <w:t>elping the Wicked and Punishing the I</w:t>
      </w:r>
      <w:r>
        <w:t>nnocent</w:t>
      </w:r>
    </w:p>
    <w:p w:rsidR="00BA1BAA" w:rsidRDefault="003E5C75" w:rsidP="00D05A7B">
      <w:r>
        <w:t xml:space="preserve">It is written in the book ‘Just Mercy’ by Bryan Stevenson, </w:t>
      </w:r>
      <w:r w:rsidR="000761F2" w:rsidRPr="000761F2">
        <w:t>"I couldn't stop thinking that we don't spend much time contemplating the details of what killing someone involves</w:t>
      </w:r>
      <w:r w:rsidR="00E3723A">
        <w:fldChar w:fldCharType="begin"/>
      </w:r>
      <w:r w:rsidR="006F4203">
        <w:instrText xml:space="preserve"> ADDIN ZOTERO_ITEM CSL_CITATION {"citationID":"TxmC2Xmj","properties":{"formattedCitation":"({\\i{}Just Mercy Quotes by Bryan Stevenson(Page 5 of 8)})","plainCitation":"(Just Mercy Quotes by Bryan Stevenson(Page 5 of 8))","noteIndex":0},"citationItems":[{"id":176,"uris":["http://zotero.org/users/local/vDOrLj7p/items/QT7344UP"],"uri":["http://zotero.org/users/local/vDOrLj7p/items/QT7344UP"],"itemData":{"id":176,"type":"webpage","title":"Just Mercy Quotes by Bryan Stevenson(page 5 of 8)","URL":"https://www.goodreads.com/work/quotes/28323940-just-mercy-a-story-of-justice-and-redemption?page=5","accessed":{"date-parts":[["2019",11,12]]}}}],"schema":"https://github.com/citation-style-language/schema/raw/master/csl-citation.json"} </w:instrText>
      </w:r>
      <w:r w:rsidR="00E3723A">
        <w:fldChar w:fldCharType="separate"/>
      </w:r>
      <w:r w:rsidR="006F4203" w:rsidRPr="006F4203">
        <w:rPr>
          <w:rFonts w:ascii="Times New Roman" w:hAnsi="Times New Roman" w:cs="Times New Roman"/>
        </w:rPr>
        <w:t>(</w:t>
      </w:r>
      <w:r w:rsidR="006F4203" w:rsidRPr="006F4203">
        <w:rPr>
          <w:rFonts w:ascii="Times New Roman" w:hAnsi="Times New Roman" w:cs="Times New Roman"/>
          <w:i/>
          <w:iCs/>
        </w:rPr>
        <w:t>Just Mercy Quotes by Bryan Stevenson(Page 5 of 8)</w:t>
      </w:r>
      <w:r w:rsidR="006F4203" w:rsidRPr="006F4203">
        <w:rPr>
          <w:rFonts w:ascii="Times New Roman" w:hAnsi="Times New Roman" w:cs="Times New Roman"/>
        </w:rPr>
        <w:t>)</w:t>
      </w:r>
      <w:r w:rsidR="00E3723A">
        <w:fldChar w:fldCharType="end"/>
      </w:r>
      <w:r w:rsidR="000761F2" w:rsidRPr="000761F2">
        <w:t>.”</w:t>
      </w:r>
      <w:r w:rsidR="00F81E04">
        <w:t xml:space="preserve"> The innocent person's wrongful conviction is considered the </w:t>
      </w:r>
      <w:r w:rsidR="00F00AA8">
        <w:t xml:space="preserve">worst nightmare for anyone who wants or cares about justice. </w:t>
      </w:r>
      <w:r w:rsidR="000E3C92">
        <w:t xml:space="preserve">From the past few decades, even the good judge proved wrong. </w:t>
      </w:r>
      <w:r w:rsidR="00B36A01">
        <w:t xml:space="preserve">However, </w:t>
      </w:r>
      <w:r w:rsidR="001E46AA">
        <w:t>the system of criminal justice</w:t>
      </w:r>
      <w:r w:rsidR="008E46E6">
        <w:t xml:space="preserve"> </w:t>
      </w:r>
      <w:r w:rsidR="001E46AA">
        <w:t>has</w:t>
      </w:r>
      <w:r w:rsidR="00680CE0" w:rsidRPr="00680CE0">
        <w:t xml:space="preserve"> </w:t>
      </w:r>
      <w:r w:rsidR="00680CE0">
        <w:t>developed</w:t>
      </w:r>
      <w:r w:rsidR="001E46AA">
        <w:t xml:space="preserve"> several safeguards that make sure that nobody is wrongly convicted</w:t>
      </w:r>
      <w:r w:rsidR="001740FA">
        <w:t xml:space="preserve"> and most of the convictions determined accurately </w:t>
      </w:r>
      <w:r w:rsidR="00A82221">
        <w:t>on facts</w:t>
      </w:r>
      <w:r w:rsidR="001E46AA">
        <w:t>.</w:t>
      </w:r>
      <w:r w:rsidR="00A82221">
        <w:t xml:space="preserve"> The innocent conviction is avoided so, that no wrongful conviction occurs.</w:t>
      </w:r>
      <w:r w:rsidR="00F72FAD">
        <w:t xml:space="preserve"> </w:t>
      </w:r>
      <w:r w:rsidR="00C67498">
        <w:t xml:space="preserve">Even if the criminal justice courts of America prove that they have done accurate convictions up to 99.5% </w:t>
      </w:r>
      <w:r w:rsidR="006276B6">
        <w:t xml:space="preserve">then still it will generate </w:t>
      </w:r>
      <w:r w:rsidR="00DF2108">
        <w:t>almost 10,000 wrong convictions</w:t>
      </w:r>
      <w:r w:rsidR="00E3723A">
        <w:fldChar w:fldCharType="begin"/>
      </w:r>
      <w:r w:rsidR="006F4203">
        <w:instrText xml:space="preserve"> ADDIN ZOTERO_ITEM CSL_CITATION {"citationID":"rHafECI3","properties":{"formattedCitation":"(Furman)","plainCitation":"(Furman)","noteIndex":0},"citationItems":[{"id":179,"uris":["http://zotero.org/users/local/vDOrLj7p/items/6G3B4V3P"],"uri":["http://zotero.org/users/local/vDOrLj7p/items/6G3B4V3P"],"itemData":{"id":179,"type":"article-journal","title":"Wrongful Convictions and the Accuracy of the Criminal Justice System","page":"21","source":"Zotero","language":"en","author":[{"family":"Furman","given":"H Patrick"}]}}],"schema":"https://github.com/citation-style-language/schema/raw/master/csl-citation.json"} </w:instrText>
      </w:r>
      <w:r w:rsidR="00E3723A">
        <w:fldChar w:fldCharType="separate"/>
      </w:r>
      <w:r w:rsidR="006F4203" w:rsidRPr="006F4203">
        <w:rPr>
          <w:rFonts w:ascii="Times New Roman" w:hAnsi="Times New Roman" w:cs="Times New Roman"/>
        </w:rPr>
        <w:t>(Furman)</w:t>
      </w:r>
      <w:r w:rsidR="00E3723A">
        <w:fldChar w:fldCharType="end"/>
      </w:r>
      <w:r w:rsidR="00DF2108">
        <w:t xml:space="preserve">. Whenever an innocent is convicted wrongfully the </w:t>
      </w:r>
      <w:r w:rsidR="00185044">
        <w:t xml:space="preserve">real offender set free and that person continuously victimizes others. </w:t>
      </w:r>
      <w:r w:rsidR="00036684">
        <w:t xml:space="preserve">The particular problems related to society wrongful convictions are </w:t>
      </w:r>
      <w:r w:rsidR="00017CBA">
        <w:t xml:space="preserve">researched through </w:t>
      </w:r>
      <w:r w:rsidR="0017459C">
        <w:t xml:space="preserve">survey data and case studies to analyze the exact factor related to the issue of wrongful convictions. </w:t>
      </w:r>
      <w:r w:rsidR="009042C6">
        <w:t xml:space="preserve">The factor related to the </w:t>
      </w:r>
      <w:r w:rsidR="002C104A">
        <w:t>error potential in the system of criminal justice is determined, the significance to focus on the</w:t>
      </w:r>
      <w:r w:rsidR="001625BB">
        <w:t xml:space="preserve">se errors is to </w:t>
      </w:r>
      <w:r w:rsidR="006F4DAC">
        <w:t>reduce the injustice conviction number</w:t>
      </w:r>
      <w:r w:rsidR="00F63F57">
        <w:t xml:space="preserve">, also noted the false confessions and the issues related to the identification of eye-witness. </w:t>
      </w:r>
      <w:r w:rsidR="00322BC9">
        <w:t xml:space="preserve">The wrongful convictions policy issues identified through </w:t>
      </w:r>
      <w:r w:rsidR="00F66E47">
        <w:t xml:space="preserve">reintegrating the convicted innocents, </w:t>
      </w:r>
      <w:r w:rsidR="00D265CE">
        <w:t xml:space="preserve">how the crime control process is done </w:t>
      </w:r>
      <w:r w:rsidR="00CE32B3">
        <w:t>of</w:t>
      </w:r>
      <w:r w:rsidR="00D265CE">
        <w:t xml:space="preserve"> </w:t>
      </w:r>
      <w:r w:rsidR="0000734D">
        <w:t xml:space="preserve">capital punishment nature. </w:t>
      </w:r>
    </w:p>
    <w:p w:rsidR="00D2237E" w:rsidRDefault="003E5C75" w:rsidP="00D05A7B">
      <w:r>
        <w:lastRenderedPageBreak/>
        <w:t xml:space="preserve">In ‘Just Mercy’ Stevenson acknowledged the ‘surreal experience’ </w:t>
      </w:r>
      <w:r w:rsidR="00E92DE4">
        <w:t xml:space="preserve">which is related to his struggle to release Walter McMillian, who is a wrongfully convicted person </w:t>
      </w:r>
      <w:r w:rsidR="001A361D">
        <w:t>and</w:t>
      </w:r>
      <w:r w:rsidR="00E54639">
        <w:t xml:space="preserve"> the author</w:t>
      </w:r>
      <w:r w:rsidR="001A361D">
        <w:t xml:space="preserve"> gives the inequality urgent reminder in the system of criminal justice. </w:t>
      </w:r>
      <w:r w:rsidR="003648BB">
        <w:t xml:space="preserve">Although </w:t>
      </w:r>
      <w:r w:rsidR="0090787C">
        <w:t xml:space="preserve">the subject is uncontrollable Stevenson remains hopeful throughout the novel he said, </w:t>
      </w:r>
      <w:r w:rsidR="00F64C47" w:rsidRPr="00F64C47">
        <w:t xml:space="preserve">“We can change things, </w:t>
      </w:r>
      <w:r w:rsidR="00263727" w:rsidRPr="00F64C47">
        <w:t>we</w:t>
      </w:r>
      <w:r w:rsidR="00F64C47" w:rsidRPr="00F64C47">
        <w:t xml:space="preserve"> can</w:t>
      </w:r>
      <w:r w:rsidR="00263727">
        <w:t xml:space="preserve"> expect more. We can do more </w:t>
      </w:r>
      <w:r w:rsidR="00F64C47" w:rsidRPr="00F64C47">
        <w:t>I hope together we can create a more just world."</w:t>
      </w:r>
      <w:r w:rsidR="005E131F">
        <w:t xml:space="preserve"> It gives Goosebumps to the people in the auditorium</w:t>
      </w:r>
      <w:r w:rsidR="00EF0EB0">
        <w:t xml:space="preserve"> that this person is fuelled by the</w:t>
      </w:r>
      <w:r w:rsidR="002C787A">
        <w:t xml:space="preserve"> galvanized believes that he individually can bring change</w:t>
      </w:r>
      <w:r w:rsidR="00453B28">
        <w:t>. Author Bryan Stevenson</w:t>
      </w:r>
      <w:r w:rsidR="0087253F">
        <w:t xml:space="preserve"> </w:t>
      </w:r>
      <w:r w:rsidR="00760F58">
        <w:t xml:space="preserve">when in his 20s lived at Atlanta as well as practice law in the </w:t>
      </w:r>
      <w:r w:rsidR="006C240F">
        <w:t>Defense</w:t>
      </w:r>
      <w:r w:rsidR="002D4631">
        <w:t xml:space="preserve"> Committee of Southern Prisoners. </w:t>
      </w:r>
      <w:r w:rsidR="006C240F">
        <w:t>One evening he encounters a horrible event</w:t>
      </w:r>
      <w:r w:rsidR="00222A19">
        <w:t xml:space="preserve">, when he was listening to the radio in his </w:t>
      </w:r>
      <w:r w:rsidR="00B433C8">
        <w:t>car</w:t>
      </w:r>
      <w:r w:rsidR="00887DA9">
        <w:t xml:space="preserve"> the </w:t>
      </w:r>
      <w:r w:rsidR="00B433C8">
        <w:t>unit of SWAT policed approached his car</w:t>
      </w:r>
      <w:r w:rsidR="00552D2B">
        <w:t xml:space="preserve"> and</w:t>
      </w:r>
      <w:r w:rsidR="00342562">
        <w:t xml:space="preserve"> </w:t>
      </w:r>
      <w:r w:rsidR="00222A19">
        <w:t xml:space="preserve">parked </w:t>
      </w:r>
      <w:r w:rsidR="00B433C8">
        <w:t xml:space="preserve">him </w:t>
      </w:r>
      <w:r w:rsidR="00222A19">
        <w:t>outside the apartment</w:t>
      </w:r>
      <w:r w:rsidR="0061572E">
        <w:t xml:space="preserve"> and pulled a gun on</w:t>
      </w:r>
      <w:r w:rsidR="00342562">
        <w:t xml:space="preserve"> </w:t>
      </w:r>
      <w:r w:rsidR="0061572E">
        <w:t xml:space="preserve">him. </w:t>
      </w:r>
      <w:r w:rsidR="00DF299F">
        <w:t>The police suspected him because of threat and threatened him because of his color by saying ‘Move otherwise I will blow your head.’</w:t>
      </w:r>
      <w:r w:rsidR="00D30AF5">
        <w:t xml:space="preserve"> This incident fueled in Stevenson to challenge the economic inequalities and racial biases </w:t>
      </w:r>
      <w:r w:rsidR="00512664">
        <w:t xml:space="preserve">in the justice system of the United States. </w:t>
      </w:r>
      <w:r w:rsidR="00EE620F">
        <w:t>‘</w:t>
      </w:r>
      <w:r w:rsidR="003D0FD7">
        <w:t>Just</w:t>
      </w:r>
      <w:r w:rsidR="00EE620F">
        <w:t xml:space="preserve"> Mercy’ is related to his early days when he grew up in the </w:t>
      </w:r>
      <w:r w:rsidR="00AA4BB6">
        <w:t xml:space="preserve">racially segregated and poor settlements and then he became a lawyer </w:t>
      </w:r>
      <w:r w:rsidR="00BD2597">
        <w:t>who represented the abandoned</w:t>
      </w:r>
      <w:r w:rsidR="00AA4BB6">
        <w:t xml:space="preserve">. </w:t>
      </w:r>
      <w:r w:rsidR="00644FE2">
        <w:t xml:space="preserve">He works for the clients who are </w:t>
      </w:r>
      <w:r w:rsidR="008A51F0">
        <w:t xml:space="preserve">on </w:t>
      </w:r>
      <w:r w:rsidR="00644FE2">
        <w:t xml:space="preserve">death row, </w:t>
      </w:r>
      <w:r w:rsidR="00A32E6E">
        <w:t xml:space="preserve">neglected and abused children </w:t>
      </w:r>
      <w:r w:rsidR="004C1F33">
        <w:t xml:space="preserve">who face adult prosecution and also they are placed in the adult prisons in which they are </w:t>
      </w:r>
      <w:r w:rsidR="00D36117">
        <w:t>sexually abused, beaten and some are mentally disabled</w:t>
      </w:r>
      <w:r w:rsidR="00D6379E">
        <w:t xml:space="preserve"> </w:t>
      </w:r>
      <w:r w:rsidR="0091230F">
        <w:t xml:space="preserve">persons </w:t>
      </w:r>
      <w:r w:rsidR="00657A43">
        <w:t xml:space="preserve">their illness land them in prison and their requirements are not fulfilled there. </w:t>
      </w:r>
      <w:r w:rsidR="00805218">
        <w:t>His script, ’Just Mercy’</w:t>
      </w:r>
      <w:r w:rsidR="005D459C">
        <w:t xml:space="preserve"> describes his famous case when the author helped the </w:t>
      </w:r>
      <w:r w:rsidR="00B5387F">
        <w:t>man who is on death row</w:t>
      </w:r>
      <w:r w:rsidR="00195E60">
        <w:t xml:space="preserve"> for murdering Ronda Morison who is 18 years old</w:t>
      </w:r>
      <w:r w:rsidR="003A7C1A">
        <w:t xml:space="preserve"> </w:t>
      </w:r>
      <w:r w:rsidR="00D6379E">
        <w:t xml:space="preserve">his body </w:t>
      </w:r>
      <w:r w:rsidR="003A7C1A">
        <w:t xml:space="preserve">found at dry cleaner under </w:t>
      </w:r>
      <w:r w:rsidR="00B35E07">
        <w:t>the</w:t>
      </w:r>
      <w:r w:rsidR="003A7C1A">
        <w:t xml:space="preserve"> clothing rack</w:t>
      </w:r>
      <w:r w:rsidR="00EC2D8B">
        <w:t xml:space="preserve"> in 1986</w:t>
      </w:r>
      <w:r w:rsidR="003A7C1A">
        <w:t xml:space="preserve">. </w:t>
      </w:r>
      <w:r w:rsidR="00222B96">
        <w:t xml:space="preserve">Against McMillian, </w:t>
      </w:r>
      <w:r w:rsidR="002D773C">
        <w:t xml:space="preserve">three witnesses came while there were also </w:t>
      </w:r>
      <w:r w:rsidR="00BC6378">
        <w:t>sox</w:t>
      </w:r>
      <w:r w:rsidR="002D773C">
        <w:t xml:space="preserve"> witnesses of black people, according to them </w:t>
      </w:r>
      <w:r w:rsidR="00014305">
        <w:t>he was a</w:t>
      </w:r>
      <w:r w:rsidR="00461120">
        <w:t>t</w:t>
      </w:r>
      <w:r w:rsidR="00014305">
        <w:t xml:space="preserve"> fish fry of the church when this crime took place. </w:t>
      </w:r>
      <w:r w:rsidR="00586450">
        <w:t xml:space="preserve">From the court, McMillian found guilty as well as </w:t>
      </w:r>
      <w:r w:rsidR="002E0059">
        <w:t xml:space="preserve">on death row from six years. </w:t>
      </w:r>
      <w:r w:rsidR="008D30AE" w:rsidRPr="008D30AE">
        <w:t xml:space="preserve">"I think everyone knew that the </w:t>
      </w:r>
      <w:r w:rsidR="008D30AE" w:rsidRPr="008D30AE">
        <w:lastRenderedPageBreak/>
        <w:t>evidence against Mr. McMillian was pretty contrived,"</w:t>
      </w:r>
      <w:r w:rsidR="008D30AE">
        <w:t xml:space="preserve"> said </w:t>
      </w:r>
      <w:r w:rsidR="001B0096">
        <w:t>Stevenson</w:t>
      </w:r>
      <w:r w:rsidR="00E3723A">
        <w:fldChar w:fldCharType="begin"/>
      </w:r>
      <w:r w:rsidR="00771448">
        <w:instrText xml:space="preserve"> ADDIN ZOTERO_ITEM CSL_CITATION {"citationID":"Z02Ejpcl","properties":{"formattedCitation":"({\\i{}\\uc0\\u8220{}Just Mercy\\uc0\\u8221{} Tells the Story of Walter McMillian, a Wrongfully Convicted Man Who Fights a Flawed Criminal Justice System})","plainCitation":"(“Just Mercy” Tells the Story of Walter McMillian, a Wrongfully Convicted Man Who Fights a Flawed Criminal Justice System)","noteIndex":0},"citationItems":[{"id":180,"uris":["http://zotero.org/users/local/vDOrLj7p/items/UAD5256I"],"uri":["http://zotero.org/users/local/vDOrLj7p/items/UAD5256I"],"itemData":{"id":180,"type":"webpage","title":"\"Just Mercy\" tells the story of Walter McMillian, a wrongfully convicted man who fights a flawed criminal justice system","URL":"https://www.nbcnews.com/news/nbcblk/just-mercy-tells-story-walter-mcmillian-wrongfully-convicted-man-who-n1070431","accessed":{"date-parts":[["2019",11,12]]}}}],"schema":"https://github.com/citation-style-language/schema/raw/master/csl-citation.json"} </w:instrText>
      </w:r>
      <w:r w:rsidR="00E3723A">
        <w:fldChar w:fldCharType="separate"/>
      </w:r>
      <w:r w:rsidR="00771448" w:rsidRPr="00771448">
        <w:rPr>
          <w:rFonts w:ascii="Times New Roman" w:hAnsi="Times New Roman" w:cs="Times New Roman"/>
        </w:rPr>
        <w:t>(</w:t>
      </w:r>
      <w:r w:rsidR="00771448" w:rsidRPr="00771448">
        <w:rPr>
          <w:rFonts w:ascii="Times New Roman" w:hAnsi="Times New Roman" w:cs="Times New Roman"/>
          <w:i/>
          <w:iCs/>
        </w:rPr>
        <w:t>"Just Mercy," Tells the Story of Walter McMillian, a Wrongfully Convicted Man Who Fights a Flawed Criminal Justice System</w:t>
      </w:r>
      <w:r w:rsidR="00771448" w:rsidRPr="00771448">
        <w:rPr>
          <w:rFonts w:ascii="Times New Roman" w:hAnsi="Times New Roman" w:cs="Times New Roman"/>
        </w:rPr>
        <w:t>)</w:t>
      </w:r>
      <w:r w:rsidR="00E3723A">
        <w:fldChar w:fldCharType="end"/>
      </w:r>
      <w:r w:rsidR="001B0096">
        <w:t xml:space="preserve">. </w:t>
      </w:r>
      <w:r w:rsidR="00925C94">
        <w:t xml:space="preserve">Through the representation of Stevenson, </w:t>
      </w:r>
      <w:r w:rsidR="00942AD2">
        <w:t xml:space="preserve">McMillian was released in the year1993. </w:t>
      </w:r>
      <w:r w:rsidR="003A3146">
        <w:t xml:space="preserve">Eventually, McMillian was freed </w:t>
      </w:r>
      <w:r w:rsidR="00EE7514">
        <w:t>but not from the death row scars.</w:t>
      </w:r>
      <w:r w:rsidR="004037FB">
        <w:t xml:space="preserve"> The author regarded this issue as one of the critical cases of his career</w:t>
      </w:r>
      <w:r w:rsidR="00FB2667">
        <w:t xml:space="preserve"> </w:t>
      </w:r>
      <w:r w:rsidR="004037FB">
        <w:t>in which he got</w:t>
      </w:r>
      <w:r w:rsidR="00FB2667">
        <w:t xml:space="preserve"> </w:t>
      </w:r>
      <w:r w:rsidR="004037FB">
        <w:t xml:space="preserve">death and bomb threats. </w:t>
      </w:r>
      <w:r w:rsidR="006B526B">
        <w:t xml:space="preserve">As he was fighting for this man survival and to set him free as he is seen as innocent. </w:t>
      </w:r>
      <w:r w:rsidR="000E0366">
        <w:t xml:space="preserve">According to the author, one thing which is </w:t>
      </w:r>
      <w:r w:rsidR="00784B6D">
        <w:t>painful</w:t>
      </w:r>
      <w:r w:rsidR="009929DD">
        <w:t xml:space="preserve"> for me was that we create so many hardships for some people by treating them unfairly </w:t>
      </w:r>
      <w:r w:rsidR="00855756">
        <w:t>and also imprison them unfairly.</w:t>
      </w:r>
      <w:r w:rsidR="00865CAD">
        <w:t xml:space="preserve"> The innocent people are continuously threatened, traumatized </w:t>
      </w:r>
      <w:r w:rsidR="00966F82">
        <w:t xml:space="preserve">and are threatened in profound ways. </w:t>
      </w:r>
      <w:r w:rsidR="00534464">
        <w:t>Also, when these innocent people got released the people around them be</w:t>
      </w:r>
      <w:r w:rsidR="00D42E91">
        <w:t xml:space="preserve">have as they should be grateful as they didn’t </w:t>
      </w:r>
      <w:r w:rsidR="00907954">
        <w:t xml:space="preserve">execute. In a way that </w:t>
      </w:r>
      <w:r w:rsidR="00414121">
        <w:t xml:space="preserve">they won’t get compensation every time. People used to question them </w:t>
      </w:r>
      <w:r w:rsidR="00FA1D12">
        <w:t>and</w:t>
      </w:r>
      <w:r w:rsidR="00414121">
        <w:t xml:space="preserve"> still, people have doubts about them.</w:t>
      </w:r>
      <w:r w:rsidR="008C1AFB">
        <w:t xml:space="preserve"> Brayan said, “</w:t>
      </w:r>
      <w:r w:rsidR="008C1AFB" w:rsidRPr="008C1AFB">
        <w:t>You can't segregate and humiliate people decade after decade without creating long-lasting injuries.</w:t>
      </w:r>
      <w:r w:rsidR="008C1AFB">
        <w:t>”</w:t>
      </w:r>
      <w:r w:rsidR="009D0375">
        <w:t xml:space="preserve"> </w:t>
      </w:r>
      <w:r w:rsidR="007F7E0D">
        <w:t>The act of humiliation produce long term effects on the person behavior this develop dementia in people which doctors might believe as</w:t>
      </w:r>
      <w:r w:rsidR="001A48FA">
        <w:t xml:space="preserve"> the induced trauma, the person feels like he/she is almost killed through such experience as well as author witness almost 8 execution while his client was at death row</w:t>
      </w:r>
      <w:r w:rsidR="00E3723A">
        <w:fldChar w:fldCharType="begin"/>
      </w:r>
      <w:r w:rsidR="00063904">
        <w:instrText xml:space="preserve"> ADDIN ZOTERO_ITEM CSL_CITATION {"citationID":"11fwz0ms","properties":{"formattedCitation":"({\\i{}Punishing the Wrongfully Convicted \\uc0\\u8211{} Center for Public Integrity})","plainCitation":"(Punishing the Wrongfully Convicted – Center for Public Integrity)","noteIndex":0},"citationItems":[{"id":190,"uris":["http://zotero.org/users/local/vDOrLj7p/items/AC8B367G"],"uri":["http://zotero.org/users/local/vDOrLj7p/items/AC8B367G"],"itemData":{"id":190,"type":"webpage","title":"Punishing the wrongfully convicted – Center for Public Integrity","URL":"https://publicintegrity.org/federal-politics/state-politics/harmful-error/punishing-the-wrongfully-convicted/","accessed":{"date-parts":[["2019",11,12]]}}}],"schema":"https://github.com/citation-style-language/schema/raw/master/csl-citation.json"} </w:instrText>
      </w:r>
      <w:r w:rsidR="00E3723A">
        <w:fldChar w:fldCharType="separate"/>
      </w:r>
      <w:r w:rsidR="00063904" w:rsidRPr="00063904">
        <w:rPr>
          <w:rFonts w:ascii="Times New Roman" w:hAnsi="Times New Roman" w:cs="Times New Roman"/>
        </w:rPr>
        <w:t>(</w:t>
      </w:r>
      <w:r w:rsidR="00063904" w:rsidRPr="00063904">
        <w:rPr>
          <w:rFonts w:ascii="Times New Roman" w:hAnsi="Times New Roman" w:cs="Times New Roman"/>
          <w:i/>
          <w:iCs/>
        </w:rPr>
        <w:t>Punishing the Wrongfully Convicted – Center for Public Integrity</w:t>
      </w:r>
      <w:r w:rsidR="00063904" w:rsidRPr="00063904">
        <w:rPr>
          <w:rFonts w:ascii="Times New Roman" w:hAnsi="Times New Roman" w:cs="Times New Roman"/>
        </w:rPr>
        <w:t>)</w:t>
      </w:r>
      <w:r w:rsidR="00E3723A">
        <w:fldChar w:fldCharType="end"/>
      </w:r>
      <w:r w:rsidR="001A48FA">
        <w:t xml:space="preserve">. </w:t>
      </w:r>
      <w:r w:rsidR="003B7CA7">
        <w:t>The most important thing which the author wants that people must understand, the justice system cannot be continued w</w:t>
      </w:r>
      <w:r w:rsidR="00FA600A">
        <w:t xml:space="preserve">hen unfairness exists as well as when we tolerate racial biases </w:t>
      </w:r>
      <w:r w:rsidR="0065182B">
        <w:t xml:space="preserve">and lastly when we as people do not change our behavior either acting individually or in society. </w:t>
      </w:r>
      <w:r w:rsidR="00697D6F">
        <w:t xml:space="preserve">This character represents hundreds of people who went through this traumatic situation. </w:t>
      </w:r>
      <w:r w:rsidR="00F0616B">
        <w:t xml:space="preserve">The author also referred to one case as the most surreal case </w:t>
      </w:r>
      <w:r w:rsidR="0092509D">
        <w:t xml:space="preserve">where he met the person before his scheduled execution. </w:t>
      </w:r>
      <w:r w:rsidR="00581DC5">
        <w:t xml:space="preserve">In such executions, they used to shave all the body hairs of the person and then put that person on the electric chair. </w:t>
      </w:r>
      <w:r w:rsidR="00D875F3">
        <w:t xml:space="preserve">In this case, </w:t>
      </w:r>
      <w:r w:rsidR="00A127D9">
        <w:t xml:space="preserve">they are </w:t>
      </w:r>
      <w:r w:rsidR="00A127D9">
        <w:lastRenderedPageBreak/>
        <w:t>killing a pers</w:t>
      </w:r>
      <w:r w:rsidR="00CF5C70">
        <w:t xml:space="preserve">on who is not a threat to anyone. </w:t>
      </w:r>
      <w:r w:rsidR="00454954">
        <w:t>But this the system which convicts poor and innocent people and also murder</w:t>
      </w:r>
      <w:r w:rsidR="0092509D">
        <w:t xml:space="preserve">s </w:t>
      </w:r>
      <w:r w:rsidR="00454954">
        <w:t>them without any reason.</w:t>
      </w:r>
      <w:r w:rsidR="005B61B6">
        <w:t xml:space="preserve"> This book 'just Mercy' taking people closer to the harsh realities of the justice system and society</w:t>
      </w:r>
      <w:r w:rsidR="00E3723A">
        <w:fldChar w:fldCharType="begin"/>
      </w:r>
      <w:r w:rsidR="009C5DFF">
        <w:instrText xml:space="preserve"> ADDIN ZOTERO_ITEM CSL_CITATION {"citationID":"zuni2JR1","properties":{"formattedCitation":"({\\i{}One Lawyer\\uc0\\u8217{}s Fight For Young Blacks And \\uc0\\u8217{}Just Mercy\\uc0\\u8217{}\\uc0\\u8239{}: NPR})","plainCitation":"(One Lawyer’s Fight For Young Blacks And ’Just Mercy’ : NPR)","noteIndex":0},"citationItems":[{"id":174,"uris":["http://zotero.org/users/local/vDOrLj7p/items/47A3CCH9"],"uri":["http://zotero.org/users/local/vDOrLj7p/items/47A3CCH9"],"itemData":{"id":174,"type":"webpage","title":"One Lawyer's Fight For Young Blacks And 'Just Mercy' : NPR","URL":"https://www.npr.org/2014/10/20/356964925/one-lawyers-fight-for-young-blacks-and-just-mercy","accessed":{"date-parts":[["2019",11,12]]}}}],"schema":"https://github.com/citation-style-language/schema/raw/master/csl-citation.json"} </w:instrText>
      </w:r>
      <w:r w:rsidR="00E3723A">
        <w:fldChar w:fldCharType="separate"/>
      </w:r>
      <w:r w:rsidR="009C5DFF" w:rsidRPr="009C5DFF">
        <w:rPr>
          <w:rFonts w:ascii="Times New Roman" w:hAnsi="Times New Roman" w:cs="Times New Roman"/>
        </w:rPr>
        <w:t>(</w:t>
      </w:r>
      <w:r w:rsidR="009C5DFF" w:rsidRPr="009C5DFF">
        <w:rPr>
          <w:rFonts w:ascii="Times New Roman" w:hAnsi="Times New Roman" w:cs="Times New Roman"/>
          <w:i/>
          <w:iCs/>
        </w:rPr>
        <w:t>One Lawyer’s Fight For Young Blacks And ’Just Mercy’ : NPR</w:t>
      </w:r>
      <w:r w:rsidR="009C5DFF" w:rsidRPr="009C5DFF">
        <w:rPr>
          <w:rFonts w:ascii="Times New Roman" w:hAnsi="Times New Roman" w:cs="Times New Roman"/>
        </w:rPr>
        <w:t>)</w:t>
      </w:r>
      <w:r w:rsidR="00E3723A">
        <w:fldChar w:fldCharType="end"/>
      </w:r>
      <w:r w:rsidR="005B61B6">
        <w:t xml:space="preserve">.  </w:t>
      </w:r>
    </w:p>
    <w:p w:rsidR="0004154D" w:rsidRDefault="003E5C75" w:rsidP="00D05A7B">
      <w:r>
        <w:t>It is no doubt that if the innocent are convicted for punishment</w:t>
      </w:r>
      <w:r w:rsidR="00C952C1">
        <w:t xml:space="preserve"> it is rega</w:t>
      </w:r>
      <w:r w:rsidR="00982219">
        <w:t>rded as the failure and tragedy</w:t>
      </w:r>
      <w:r w:rsidR="00AB6FF1">
        <w:t xml:space="preserve">. </w:t>
      </w:r>
      <w:r w:rsidR="00982219">
        <w:t>It must be</w:t>
      </w:r>
      <w:r w:rsidR="008441E3">
        <w:t xml:space="preserve"> known to everyone that the system of criminal justice </w:t>
      </w:r>
      <w:r w:rsidR="00D133C8">
        <w:t xml:space="preserve">isn’t infallible. </w:t>
      </w:r>
      <w:r w:rsidR="009D2C4A">
        <w:t>The wrongful convictions might increase the crime level</w:t>
      </w:r>
      <w:r w:rsidR="00E3723A">
        <w:fldChar w:fldCharType="begin"/>
      </w:r>
      <w:r w:rsidR="004B2196">
        <w:instrText xml:space="preserve"> ADDIN ZOTERO_ITEM CSL_CITATION {"citationID":"G8dLb5ZU","properties":{"formattedCitation":"({\\i{}\\uc0\\u8220{}It\\uc0\\u8217{}s Better That 10 Guilty Men Go Free than One Innocent Man Be Wrongly Convicted\\uc0\\u8221{} | The Independent})","plainCitation":"(“It’s Better That 10 Guilty Men Go Free than One Innocent Man Be Wrongly Convicted” | The Independent)","noteIndex":0},"citationItems":[{"id":184,"uris":["http://zotero.org/users/local/vDOrLj7p/items/IFMHEXQZ"],"uri":["http://zotero.org/users/local/vDOrLj7p/items/IFMHEXQZ"],"itemData":{"id":184,"type":"webpage","title":"'It's better that 10 guilty men go free than one innocent man be wrongly convicted' | The Independent","URL":"https://www.independent.co.uk/news/uk/home-news/its-better-that-10-guilty-men-go-free-than-one-innocent-man-be-wrongly-convicted-944059.html","accessed":{"date-parts":[["2019",11,12]]}}}],"schema":"https://github.com/citation-style-language/schema/raw/master/csl-citation.json"} </w:instrText>
      </w:r>
      <w:r w:rsidR="00E3723A">
        <w:fldChar w:fldCharType="separate"/>
      </w:r>
      <w:r w:rsidR="004B2196" w:rsidRPr="004B2196">
        <w:rPr>
          <w:rFonts w:ascii="Times New Roman" w:hAnsi="Times New Roman" w:cs="Times New Roman"/>
        </w:rPr>
        <w:t>(</w:t>
      </w:r>
      <w:r w:rsidR="004B2196" w:rsidRPr="004B2196">
        <w:rPr>
          <w:rFonts w:ascii="Times New Roman" w:hAnsi="Times New Roman" w:cs="Times New Roman"/>
          <w:i/>
          <w:iCs/>
        </w:rPr>
        <w:t>"It's Better Than 10 Guilty Men Go Free than One Innocent Man Be Wrongly Convicted" | The Independent</w:t>
      </w:r>
      <w:r w:rsidR="004B2196" w:rsidRPr="004B2196">
        <w:rPr>
          <w:rFonts w:ascii="Times New Roman" w:hAnsi="Times New Roman" w:cs="Times New Roman"/>
        </w:rPr>
        <w:t>)</w:t>
      </w:r>
      <w:r w:rsidR="00E3723A">
        <w:fldChar w:fldCharType="end"/>
      </w:r>
      <w:r w:rsidR="009D2C4A">
        <w:t xml:space="preserve">. </w:t>
      </w:r>
      <w:r w:rsidR="00220110">
        <w:t xml:space="preserve">The wrongful convictions issue is an extremely serious problem in such areas where crime becomes endemic and also for particular citizen groups </w:t>
      </w:r>
      <w:r w:rsidR="000F421E">
        <w:t>it is stereotyped.</w:t>
      </w:r>
      <w:r w:rsidR="002C6715">
        <w:t xml:space="preserve">Such issues can be mitigated through state liability </w:t>
      </w:r>
      <w:r w:rsidR="009F6922">
        <w:t>who used to compensate with induced wrongful convictions in which few people did not c</w:t>
      </w:r>
      <w:r w:rsidR="004C06C7">
        <w:t xml:space="preserve">ommit the crime but convicted wrongfully which lead towards the </w:t>
      </w:r>
      <w:r w:rsidR="00533AA5">
        <w:t>reduction of crime level.</w:t>
      </w:r>
      <w:r w:rsidR="0061310F">
        <w:t xml:space="preserve">Although, the liability might be distorted through judges' behavior </w:t>
      </w:r>
      <w:r w:rsidR="003D4CB1">
        <w:t xml:space="preserve">in case judges' welfare is related inversely with the </w:t>
      </w:r>
      <w:r w:rsidR="00861CFF">
        <w:t>wrongful</w:t>
      </w:r>
      <w:r w:rsidR="003D4CB1">
        <w:t xml:space="preserve"> conviction compensation. </w:t>
      </w:r>
      <w:r w:rsidR="00B376A3">
        <w:t>The policy implication techniques are addressed which reduce these types of distortions.</w:t>
      </w:r>
      <w:r w:rsidR="008C44F9">
        <w:t xml:space="preserve"> There is no system of criminal justice which is </w:t>
      </w:r>
      <w:r w:rsidR="00995A67">
        <w:t>a fallible</w:t>
      </w:r>
      <w:r w:rsidR="008C44F9">
        <w:t xml:space="preserve"> and perfect one which leads towards the justice miscarriage</w:t>
      </w:r>
      <w:r w:rsidR="00E3723A">
        <w:fldChar w:fldCharType="begin"/>
      </w:r>
      <w:r w:rsidR="001E1A67">
        <w:instrText xml:space="preserve"> ADDIN ZOTERO_ITEM CSL_CITATION {"citationID":"ZNm55cPP","properties":{"formattedCitation":"({\\i{}Innocence and Wrongful Convictions})","plainCitation":"(Innocence and Wrongful Convictions)","noteIndex":0},"citationItems":[{"id":182,"uris":["http://zotero.org/users/local/vDOrLj7p/items/B4YJ8775"],"uri":["http://zotero.org/users/local/vDOrLj7p/items/B4YJ8775"],"itemData":{"id":182,"type":"webpage","title":"Innocence and Wrongful Convictions","URL":"http://www.deathpenaltyworldwide.org/wrongful-convictions.cfm","accessed":{"date-parts":[["2019",11,12]]}}}],"schema":"https://github.com/citation-style-language/schema/raw/master/csl-citation.json"} </w:instrText>
      </w:r>
      <w:r w:rsidR="00E3723A">
        <w:fldChar w:fldCharType="separate"/>
      </w:r>
      <w:r w:rsidR="001E1A67" w:rsidRPr="001E1A67">
        <w:rPr>
          <w:rFonts w:ascii="Times New Roman" w:hAnsi="Times New Roman" w:cs="Times New Roman"/>
        </w:rPr>
        <w:t>(</w:t>
      </w:r>
      <w:r w:rsidR="001E1A67" w:rsidRPr="001E1A67">
        <w:rPr>
          <w:rFonts w:ascii="Times New Roman" w:hAnsi="Times New Roman" w:cs="Times New Roman"/>
          <w:i/>
          <w:iCs/>
        </w:rPr>
        <w:t>Innocence and Wrongful Convictions</w:t>
      </w:r>
      <w:r w:rsidR="001E1A67" w:rsidRPr="001E1A67">
        <w:rPr>
          <w:rFonts w:ascii="Times New Roman" w:hAnsi="Times New Roman" w:cs="Times New Roman"/>
        </w:rPr>
        <w:t>)</w:t>
      </w:r>
      <w:r w:rsidR="00E3723A">
        <w:fldChar w:fldCharType="end"/>
      </w:r>
      <w:r w:rsidR="008C44F9">
        <w:t xml:space="preserve">. </w:t>
      </w:r>
      <w:r w:rsidR="00DF792A">
        <w:t>When every fair trial standards are held wrongful convictions could happen.</w:t>
      </w:r>
      <w:r w:rsidR="008F652C">
        <w:t xml:space="preserve"> Several countries who practice capital punishment, won't fulfill these standards. </w:t>
      </w:r>
      <w:r w:rsidR="00D52AD4">
        <w:t xml:space="preserve">In the US, police misconduct and torture contributed to the </w:t>
      </w:r>
      <w:r w:rsidR="009502F4">
        <w:t xml:space="preserve">innocent person's conviction. </w:t>
      </w:r>
      <w:r w:rsidR="003A585E">
        <w:t xml:space="preserve">Through inadequate </w:t>
      </w:r>
      <w:r w:rsidR="00AD61A1">
        <w:t>racial prejudice</w:t>
      </w:r>
      <w:r w:rsidR="00E53AEB">
        <w:t>, shoddy investigation of police</w:t>
      </w:r>
      <w:r w:rsidR="00AD61A1">
        <w:t xml:space="preserve"> and</w:t>
      </w:r>
      <w:r w:rsidR="00CA3319">
        <w:t xml:space="preserve"> misidentification of</w:t>
      </w:r>
      <w:r w:rsidR="00AD61A1">
        <w:t xml:space="preserve"> an eyewitness.</w:t>
      </w:r>
      <w:r w:rsidR="00FC4F12">
        <w:t>In every region of the world, innocent people are convicted</w:t>
      </w:r>
      <w:r w:rsidR="007E23AC">
        <w:t xml:space="preserve"> and given the death sentence. </w:t>
      </w:r>
      <w:r w:rsidR="001D23B7">
        <w:t>Although DNA testing plays a major role in identifying false convictions</w:t>
      </w:r>
      <w:r w:rsidR="00FA0C22">
        <w:t xml:space="preserve"> in the United States</w:t>
      </w:r>
      <w:r w:rsidR="00E3723A">
        <w:fldChar w:fldCharType="begin"/>
      </w:r>
      <w:r w:rsidR="008B044D">
        <w:instrText xml:space="preserve"> ADDIN ZOTERO_ITEM CSL_CITATION {"citationID":"tuoqu9vZ","properties":{"formattedCitation":"({\\i{}SAGE Books - Convicted but Innocent: Wrongful Conviction and Public Policy})","plainCitation":"(SAGE Books - Convicted but Innocent: Wrongful Conviction and Public Policy)","noteIndex":0},"citationItems":[{"id":194,"uris":["http://zotero.org/users/local/vDOrLj7p/items/DL5UMTVS"],"uri":["http://zotero.org/users/local/vDOrLj7p/items/DL5UMTVS"],"itemData":{"id":194,"type":"webpage","title":"SAGE Books - Convicted but Innocent: Wrongful Conviction and Public Policy","URL":"http://sk.sagepub.com/books/convicted-but-innocent","accessed":{"date-parts":[["2019",11,12]]}}}],"schema":"https://github.com/citation-style-language/schema/raw/master/csl-citation.json"} </w:instrText>
      </w:r>
      <w:r w:rsidR="00E3723A">
        <w:fldChar w:fldCharType="separate"/>
      </w:r>
      <w:r w:rsidR="008B044D" w:rsidRPr="008B044D">
        <w:rPr>
          <w:rFonts w:ascii="Times New Roman" w:hAnsi="Times New Roman" w:cs="Times New Roman"/>
        </w:rPr>
        <w:t>(</w:t>
      </w:r>
      <w:r w:rsidR="008B044D" w:rsidRPr="008B044D">
        <w:rPr>
          <w:rFonts w:ascii="Times New Roman" w:hAnsi="Times New Roman" w:cs="Times New Roman"/>
          <w:i/>
          <w:iCs/>
        </w:rPr>
        <w:t>SAGE Books - Convicted but Innocent: Wrongful Conviction and Public Policy</w:t>
      </w:r>
      <w:r w:rsidR="008B044D" w:rsidRPr="008B044D">
        <w:rPr>
          <w:rFonts w:ascii="Times New Roman" w:hAnsi="Times New Roman" w:cs="Times New Roman"/>
        </w:rPr>
        <w:t>)</w:t>
      </w:r>
      <w:r w:rsidR="00E3723A">
        <w:fldChar w:fldCharType="end"/>
      </w:r>
      <w:bookmarkStart w:id="0" w:name="_GoBack"/>
      <w:bookmarkEnd w:id="0"/>
      <w:r w:rsidR="00FA0C22">
        <w:t>.</w:t>
      </w:r>
    </w:p>
    <w:p w:rsidR="0004154D" w:rsidRDefault="003E5C75" w:rsidP="00D05A7B">
      <w:r>
        <w:lastRenderedPageBreak/>
        <w:t xml:space="preserve">The fair trial is assured under the international law </w:t>
      </w:r>
      <w:r w:rsidR="00B04DB4">
        <w:t>which protects individuals through unlawful detentions</w:t>
      </w:r>
      <w:r w:rsidR="008542B7">
        <w:t xml:space="preserve"> as well as reduces the wrongful conviction possibility. </w:t>
      </w:r>
      <w:r w:rsidR="00C43058">
        <w:t>The standards of international law</w:t>
      </w:r>
      <w:r w:rsidR="00781B66">
        <w:t xml:space="preserve"> related to the </w:t>
      </w:r>
      <w:r w:rsidR="0054022B">
        <w:t>fair trial evolve continuously but consist of innocence presumption, fair hearing</w:t>
      </w:r>
      <w:r w:rsidR="00632E3A">
        <w:t xml:space="preserve">, provide adequate facilities and time </w:t>
      </w:r>
      <w:r w:rsidR="00B84BA2">
        <w:t xml:space="preserve">in defense preparation. </w:t>
      </w:r>
      <w:r w:rsidR="00A75924">
        <w:t xml:space="preserve">Various treaties of human rights </w:t>
      </w:r>
      <w:r w:rsidR="00F40AF9">
        <w:t>affirm</w:t>
      </w:r>
      <w:r w:rsidR="00A75924">
        <w:t xml:space="preserve"> fair trials</w:t>
      </w:r>
      <w:r w:rsidR="00F40AF9">
        <w:t xml:space="preserve">, it is written in the treaties that </w:t>
      </w:r>
      <w:r w:rsidR="009A4352">
        <w:t>equality is given to each person</w:t>
      </w:r>
      <w:r w:rsidR="00167FA4">
        <w:t xml:space="preserve"> through fair hearing </w:t>
      </w:r>
      <w:r w:rsidR="003D41DE">
        <w:t>by the imp</w:t>
      </w:r>
      <w:r w:rsidR="00BD2DBB">
        <w:t>artial and independent tribunal</w:t>
      </w:r>
      <w:r w:rsidR="00CA44AF">
        <w:t xml:space="preserve"> for determining person obligations and rights </w:t>
      </w:r>
      <w:r w:rsidR="00377EAA">
        <w:t>from any criminal charge against that person</w:t>
      </w:r>
      <w:r w:rsidR="00E3723A">
        <w:fldChar w:fldCharType="begin"/>
      </w:r>
      <w:r w:rsidR="00E75312">
        <w:instrText xml:space="preserve"> ADDIN ZOTERO_ITEM CSL_CITATION {"citationID":"rtFcti6I","properties":{"formattedCitation":"({\\i{}State Liability for Wrongful Conviction: Incentive Effects on Crime Levels on JSTOR})","plainCitation":"(State Liability for Wrongful Conviction: Incentive Effects on Crime Levels on JSTOR)","noteIndex":0},"citationItems":[{"id":188,"uris":["http://zotero.org/users/local/vDOrLj7p/items/HV4YKN8K"],"uri":["http://zotero.org/users/local/vDOrLj7p/items/HV4YKN8K"],"itemData":{"id":188,"type":"webpage","title":"State Liability for Wrongful Conviction: Incentive Effects on Crime Levels on JSTOR","URL":"https://www.jstor.org/stable/40752642?seq=1#page_scan_tab_contents","accessed":{"date-parts":[["2019",11,12]]}}}],"schema":"https://github.com/citation-style-language/schema/raw/master/csl-citation.json"} </w:instrText>
      </w:r>
      <w:r w:rsidR="00E3723A">
        <w:fldChar w:fldCharType="separate"/>
      </w:r>
      <w:r w:rsidR="00E75312" w:rsidRPr="00E75312">
        <w:rPr>
          <w:rFonts w:ascii="Times New Roman" w:hAnsi="Times New Roman" w:cs="Times New Roman"/>
        </w:rPr>
        <w:t>(</w:t>
      </w:r>
      <w:r w:rsidR="00E75312" w:rsidRPr="00E75312">
        <w:rPr>
          <w:rFonts w:ascii="Times New Roman" w:hAnsi="Times New Roman" w:cs="Times New Roman"/>
          <w:i/>
          <w:iCs/>
        </w:rPr>
        <w:t>State Liability for Wrongful Conviction: Incentive Effects on Crime Levels on JSTOR</w:t>
      </w:r>
      <w:r w:rsidR="00E75312" w:rsidRPr="00E75312">
        <w:rPr>
          <w:rFonts w:ascii="Times New Roman" w:hAnsi="Times New Roman" w:cs="Times New Roman"/>
        </w:rPr>
        <w:t>)</w:t>
      </w:r>
      <w:r w:rsidR="00E3723A">
        <w:fldChar w:fldCharType="end"/>
      </w:r>
      <w:r w:rsidR="00377EAA">
        <w:t xml:space="preserve">. </w:t>
      </w:r>
      <w:r w:rsidR="0028109C">
        <w:t xml:space="preserve">There are various international tools given for the </w:t>
      </w:r>
      <w:r w:rsidR="005A2763">
        <w:t xml:space="preserve">compensation right </w:t>
      </w:r>
      <w:r w:rsidR="00A63057">
        <w:t xml:space="preserve">if the person is convicted wrongfully.  </w:t>
      </w:r>
      <w:r w:rsidR="008B7AC1">
        <w:t xml:space="preserve">Generally, the compensation right needs pardon or reversal before final conviction based on </w:t>
      </w:r>
      <w:r w:rsidR="005C2A5E">
        <w:t xml:space="preserve">facts which are newly discovered </w:t>
      </w:r>
      <w:r w:rsidR="00B00B8D">
        <w:t xml:space="preserve">which demonstrate that this conviction is unjust. </w:t>
      </w:r>
      <w:r w:rsidR="00075D3D">
        <w:t xml:space="preserve">There are several international laws which give the citizen </w:t>
      </w:r>
      <w:r w:rsidR="001A19B9">
        <w:t xml:space="preserve">the authority to hide unjust conviction </w:t>
      </w:r>
      <w:r w:rsidR="00941223">
        <w:t xml:space="preserve">and compensation </w:t>
      </w:r>
      <w:r w:rsidR="001A19B9">
        <w:t>review</w:t>
      </w:r>
      <w:r w:rsidR="00941223">
        <w:t xml:space="preserve"> from the damages they suffered</w:t>
      </w:r>
      <w:r w:rsidR="00E3723A">
        <w:fldChar w:fldCharType="begin"/>
      </w:r>
      <w:r w:rsidR="001D340A">
        <w:instrText xml:space="preserve"> ADDIN ZOTERO_ITEM CSL_CITATION {"citationID":"hFpz82P1","properties":{"formattedCitation":"({\\i{}Innocence and Wrongful Convictions})","plainCitation":"(Innocence and Wrongful Convictions)","noteIndex":0},"citationItems":[{"id":182,"uris":["http://zotero.org/users/local/vDOrLj7p/items/B4YJ8775"],"uri":["http://zotero.org/users/local/vDOrLj7p/items/B4YJ8775"],"itemData":{"id":182,"type":"webpage","title":"Innocence and Wrongful Convictions","URL":"http://www.deathpenaltyworldwide.org/wrongful-convictions.cfm","accessed":{"date-parts":[["2019",11,12]]}}}],"schema":"https://github.com/citation-style-language/schema/raw/master/csl-citation.json"} </w:instrText>
      </w:r>
      <w:r w:rsidR="00E3723A">
        <w:fldChar w:fldCharType="separate"/>
      </w:r>
      <w:r w:rsidR="001D340A" w:rsidRPr="001D340A">
        <w:rPr>
          <w:rFonts w:ascii="Times New Roman" w:hAnsi="Times New Roman" w:cs="Times New Roman"/>
        </w:rPr>
        <w:t>(</w:t>
      </w:r>
      <w:r w:rsidR="001D340A" w:rsidRPr="001D340A">
        <w:rPr>
          <w:rFonts w:ascii="Times New Roman" w:hAnsi="Times New Roman" w:cs="Times New Roman"/>
          <w:i/>
          <w:iCs/>
        </w:rPr>
        <w:t>Innocence and Wrongful Convictions</w:t>
      </w:r>
      <w:r w:rsidR="001D340A" w:rsidRPr="001D340A">
        <w:rPr>
          <w:rFonts w:ascii="Times New Roman" w:hAnsi="Times New Roman" w:cs="Times New Roman"/>
        </w:rPr>
        <w:t>)</w:t>
      </w:r>
      <w:r w:rsidR="00E3723A">
        <w:fldChar w:fldCharType="end"/>
      </w:r>
      <w:r w:rsidR="001A19B9">
        <w:t xml:space="preserve">. </w:t>
      </w:r>
      <w:r w:rsidR="009A3B01">
        <w:t xml:space="preserve">However, most countries who passed these types of legislation no longer </w:t>
      </w:r>
      <w:r w:rsidR="00AD4077">
        <w:t xml:space="preserve">apply the penalty to death. </w:t>
      </w:r>
      <w:r w:rsidR="005110FA">
        <w:t xml:space="preserve">Some </w:t>
      </w:r>
      <w:r w:rsidR="00962BB8">
        <w:t>countries developed the particular commissions which possess the right to refer and investigate the claim through wrongful convictions of a court</w:t>
      </w:r>
      <w:r w:rsidR="00E3723A">
        <w:fldChar w:fldCharType="begin"/>
      </w:r>
      <w:r w:rsidR="00F11AB4">
        <w:instrText xml:space="preserve"> ADDIN ZOTERO_ITEM CSL_CITATION {"citationID":"aNAaoIRb","properties":{"formattedCitation":"({\\i{}CRIMINAL SANCTIONS IN THE DEFENSE OF THE INNOCENT on JSTOR})","plainCitation":"(CRIMINAL SANCTIONS IN THE DEFENSE OF THE INNOCENT on JSTOR)","noteIndex":0},"citationItems":[{"id":186,"uris":["http://zotero.org/users/local/vDOrLj7p/items/NKNHRN8J"],"uri":["http://zotero.org/users/local/vDOrLj7p/items/NKNHRN8J"],"itemData":{"id":186,"type":"webpage","title":"CRIMINAL SANCTIONS IN THE DEFENSE OF THE INNOCENT on JSTOR","URL":"https://www.jstor.org/stable/23216794?seq=1#page_scan_tab_contents","accessed":{"date-parts":[["2019",11,12]]}}}],"schema":"https://github.com/citation-style-language/schema/raw/master/csl-citation.json"} </w:instrText>
      </w:r>
      <w:r w:rsidR="00E3723A">
        <w:fldChar w:fldCharType="separate"/>
      </w:r>
      <w:r w:rsidR="00F11AB4" w:rsidRPr="00F11AB4">
        <w:rPr>
          <w:rFonts w:ascii="Times New Roman" w:hAnsi="Times New Roman" w:cs="Times New Roman"/>
        </w:rPr>
        <w:t>(</w:t>
      </w:r>
      <w:r w:rsidR="00F11AB4" w:rsidRPr="00F11AB4">
        <w:rPr>
          <w:rFonts w:ascii="Times New Roman" w:hAnsi="Times New Roman" w:cs="Times New Roman"/>
          <w:i/>
          <w:iCs/>
        </w:rPr>
        <w:t>CRIMINAL SANCTIONS IN THE DEFENSE OF THE INNOCENT on JSTOR</w:t>
      </w:r>
      <w:r w:rsidR="00F11AB4" w:rsidRPr="00F11AB4">
        <w:rPr>
          <w:rFonts w:ascii="Times New Roman" w:hAnsi="Times New Roman" w:cs="Times New Roman"/>
        </w:rPr>
        <w:t>)</w:t>
      </w:r>
      <w:r w:rsidR="00E3723A">
        <w:fldChar w:fldCharType="end"/>
      </w:r>
      <w:r w:rsidR="00962BB8">
        <w:t>.</w:t>
      </w:r>
      <w:r w:rsidR="002708C4">
        <w:t xml:space="preserve"> Although the US failed in adopting the federal legislation which provides compensation to people who are convicted wrongfully. </w:t>
      </w:r>
      <w:r w:rsidR="002A77B9">
        <w:t xml:space="preserve">Though some of the states adopted laws of compensation </w:t>
      </w:r>
      <w:r w:rsidR="00F63388">
        <w:t xml:space="preserve">sometimes discharge people based on compensation by </w:t>
      </w:r>
      <w:r w:rsidR="004A6BC5">
        <w:t>civil</w:t>
      </w:r>
      <w:r w:rsidR="00F63388">
        <w:t xml:space="preserve"> lawsuits or state laws. </w:t>
      </w:r>
    </w:p>
    <w:p w:rsidR="00023715" w:rsidRDefault="00023715" w:rsidP="008B044D"/>
    <w:p w:rsidR="00787688" w:rsidRDefault="00787688" w:rsidP="00FB008F">
      <w:pPr>
        <w:ind w:firstLine="0"/>
        <w:rPr>
          <w:b/>
        </w:rPr>
      </w:pPr>
    </w:p>
    <w:p w:rsidR="00787688" w:rsidRDefault="00787688" w:rsidP="00FB008F">
      <w:pPr>
        <w:ind w:firstLine="0"/>
        <w:rPr>
          <w:b/>
        </w:rPr>
      </w:pPr>
    </w:p>
    <w:p w:rsidR="00023715" w:rsidRDefault="003E5C75" w:rsidP="00FB008F">
      <w:pPr>
        <w:ind w:firstLine="0"/>
        <w:rPr>
          <w:b/>
        </w:rPr>
      </w:pPr>
      <w:r w:rsidRPr="00FB008F">
        <w:rPr>
          <w:b/>
        </w:rPr>
        <w:lastRenderedPageBreak/>
        <w:t>Works Cited</w:t>
      </w:r>
    </w:p>
    <w:p w:rsidR="008B044D" w:rsidRPr="008B044D" w:rsidRDefault="00E3723A" w:rsidP="008B044D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 w:rsidR="003E5C75"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="003E5C75" w:rsidRPr="008B044D">
        <w:rPr>
          <w:rFonts w:ascii="Times New Roman" w:hAnsi="Times New Roman" w:cs="Times New Roman"/>
          <w:i/>
          <w:iCs/>
        </w:rPr>
        <w:t>CRIMINAL SANCTIONS IN THE DEFENSE OF THE INNOCENT on JSTOR</w:t>
      </w:r>
      <w:r w:rsidR="003E5C75" w:rsidRPr="008B044D">
        <w:rPr>
          <w:rFonts w:ascii="Times New Roman" w:hAnsi="Times New Roman" w:cs="Times New Roman"/>
        </w:rPr>
        <w:t>. https://www.jstor.org/stable/23216794?seq=1#page_scan_tab_contents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</w:rPr>
        <w:t>Furman</w:t>
      </w:r>
      <w:r w:rsidRPr="008B044D">
        <w:rPr>
          <w:rFonts w:ascii="Times New Roman" w:hAnsi="Times New Roman" w:cs="Times New Roman"/>
        </w:rPr>
        <w:t xml:space="preserve">, H. Patrick. </w:t>
      </w:r>
      <w:r w:rsidRPr="008B044D">
        <w:rPr>
          <w:rFonts w:ascii="Times New Roman" w:hAnsi="Times New Roman" w:cs="Times New Roman"/>
          <w:i/>
          <w:iCs/>
        </w:rPr>
        <w:t>Wrongful Convictions and the Accuracy of the Criminal Justice System</w:t>
      </w:r>
      <w:r w:rsidRPr="008B044D">
        <w:rPr>
          <w:rFonts w:ascii="Times New Roman" w:hAnsi="Times New Roman" w:cs="Times New Roman"/>
        </w:rPr>
        <w:t>. p. 21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Innocence and Wrongful Convictions</w:t>
      </w:r>
      <w:r w:rsidRPr="008B044D">
        <w:rPr>
          <w:rFonts w:ascii="Times New Roman" w:hAnsi="Times New Roman" w:cs="Times New Roman"/>
        </w:rPr>
        <w:t>. http://www.deathpenaltyworldwide.org/wrongful-convictions.cfm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"It's Better Than 10 Guilty Men Go Free tha</w:t>
      </w:r>
      <w:r w:rsidRPr="008B044D">
        <w:rPr>
          <w:rFonts w:ascii="Times New Roman" w:hAnsi="Times New Roman" w:cs="Times New Roman"/>
          <w:i/>
          <w:iCs/>
        </w:rPr>
        <w:t>n One Innocent Man Be Wrongly Convicted" | The Independent</w:t>
      </w:r>
      <w:r w:rsidRPr="008B044D">
        <w:rPr>
          <w:rFonts w:ascii="Times New Roman" w:hAnsi="Times New Roman" w:cs="Times New Roman"/>
        </w:rPr>
        <w:t>. https://www.independent.co.uk/news/uk/home-news/its-better-that-10-guilty-men-go-free-than-one-innocent-man-be-wrongly-convicted-944059.html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Just Mercy Quotes by Bryan Stev</w:t>
      </w:r>
      <w:r w:rsidRPr="008B044D">
        <w:rPr>
          <w:rFonts w:ascii="Times New Roman" w:hAnsi="Times New Roman" w:cs="Times New Roman"/>
          <w:i/>
          <w:iCs/>
        </w:rPr>
        <w:t>enson(Page 5 of 8)</w:t>
      </w:r>
      <w:r w:rsidRPr="008B044D">
        <w:rPr>
          <w:rFonts w:ascii="Times New Roman" w:hAnsi="Times New Roman" w:cs="Times New Roman"/>
        </w:rPr>
        <w:t>. https://www.goodreads.com/work/quotes/28323940-just-mercy-a-story-of-justice-and-redemption?page=5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"Just Mercy," Tells the Story of Walter McMillian, a Wrongfully Convicted Man Who Fights a Flawed Criminal Justic</w:t>
      </w:r>
      <w:r w:rsidRPr="008B044D">
        <w:rPr>
          <w:rFonts w:ascii="Times New Roman" w:hAnsi="Times New Roman" w:cs="Times New Roman"/>
          <w:i/>
          <w:iCs/>
        </w:rPr>
        <w:t>e System</w:t>
      </w:r>
      <w:r w:rsidRPr="008B044D">
        <w:rPr>
          <w:rFonts w:ascii="Times New Roman" w:hAnsi="Times New Roman" w:cs="Times New Roman"/>
        </w:rPr>
        <w:t>. https://www.nbcnews.com/news/nbcblk/just-mercy-tells-story-walter-mcmillian-wrongfully-convicted-man-who-n1070431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One Lawyer’s Fight For Young Blacks And ’Just Mercy’ : NPR</w:t>
      </w:r>
      <w:r w:rsidRPr="008B044D">
        <w:rPr>
          <w:rFonts w:ascii="Times New Roman" w:hAnsi="Times New Roman" w:cs="Times New Roman"/>
        </w:rPr>
        <w:t>. https://www.npr.org/2014/10/20/356964925/one-law</w:t>
      </w:r>
      <w:r w:rsidRPr="008B044D">
        <w:rPr>
          <w:rFonts w:ascii="Times New Roman" w:hAnsi="Times New Roman" w:cs="Times New Roman"/>
        </w:rPr>
        <w:t>yers-fight-for-young-blacks-and-just-mercy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lastRenderedPageBreak/>
        <w:t>Punishing the Wrongfully Convicted – Center for Public Integrity</w:t>
      </w:r>
      <w:r w:rsidRPr="008B044D">
        <w:rPr>
          <w:rFonts w:ascii="Times New Roman" w:hAnsi="Times New Roman" w:cs="Times New Roman"/>
        </w:rPr>
        <w:t xml:space="preserve">. https://publicintegrity.org/federal-politics/state-politics/harmful-error/punishing-the-wrongfully-convicted/. Accessed 12 </w:t>
      </w:r>
      <w:r w:rsidRPr="008B044D">
        <w:rPr>
          <w:rFonts w:ascii="Times New Roman" w:hAnsi="Times New Roman" w:cs="Times New Roman"/>
        </w:rPr>
        <w:t>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SAGE Books - Convicted but Innocent: Wrongful Conviction and Public Policy</w:t>
      </w:r>
      <w:r w:rsidRPr="008B044D">
        <w:rPr>
          <w:rFonts w:ascii="Times New Roman" w:hAnsi="Times New Roman" w:cs="Times New Roman"/>
        </w:rPr>
        <w:t>. http://sk.sagepub.com/books/convicted-but-innocent. Accessed 12 Nov. 2019.</w:t>
      </w:r>
    </w:p>
    <w:p w:rsidR="008B044D" w:rsidRPr="008B044D" w:rsidRDefault="003E5C75" w:rsidP="008B044D">
      <w:pPr>
        <w:pStyle w:val="Bibliography"/>
        <w:rPr>
          <w:rFonts w:ascii="Times New Roman" w:hAnsi="Times New Roman" w:cs="Times New Roman"/>
        </w:rPr>
      </w:pPr>
      <w:r w:rsidRPr="008B044D">
        <w:rPr>
          <w:rFonts w:ascii="Times New Roman" w:hAnsi="Times New Roman" w:cs="Times New Roman"/>
          <w:i/>
          <w:iCs/>
        </w:rPr>
        <w:t>State Liability for Wrongful Conviction: Incentive Effects on Crime Levels on JSTOR</w:t>
      </w:r>
      <w:r w:rsidRPr="008B044D">
        <w:rPr>
          <w:rFonts w:ascii="Times New Roman" w:hAnsi="Times New Roman" w:cs="Times New Roman"/>
        </w:rPr>
        <w:t>. https://w</w:t>
      </w:r>
      <w:r w:rsidRPr="008B044D">
        <w:rPr>
          <w:rFonts w:ascii="Times New Roman" w:hAnsi="Times New Roman" w:cs="Times New Roman"/>
        </w:rPr>
        <w:t>ww.jstor.org/stable/40752642?seq=1#page_scan_tab_contents. Accessed 12 Nov. 2019.</w:t>
      </w:r>
    </w:p>
    <w:p w:rsidR="00FB008F" w:rsidRPr="00FB008F" w:rsidRDefault="00E3723A" w:rsidP="00FB008F">
      <w:pPr>
        <w:ind w:firstLine="0"/>
        <w:rPr>
          <w:b/>
        </w:rPr>
      </w:pPr>
      <w:r>
        <w:rPr>
          <w:b/>
        </w:rPr>
        <w:fldChar w:fldCharType="end"/>
      </w:r>
    </w:p>
    <w:sectPr w:rsidR="00FB008F" w:rsidRPr="00FB008F" w:rsidSect="00E3723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E5C75" w:rsidRDefault="003E5C75" w:rsidP="00E3723A">
      <w:pPr>
        <w:spacing w:line="240" w:lineRule="auto"/>
      </w:pPr>
      <w:r>
        <w:separator/>
      </w:r>
    </w:p>
  </w:endnote>
  <w:endnote w:type="continuationSeparator" w:id="1">
    <w:p w:rsidR="003E5C75" w:rsidRDefault="003E5C75" w:rsidP="00E3723A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E5C75" w:rsidRDefault="003E5C75" w:rsidP="00E3723A">
      <w:pPr>
        <w:spacing w:line="240" w:lineRule="auto"/>
      </w:pPr>
      <w:r>
        <w:separator/>
      </w:r>
    </w:p>
  </w:footnote>
  <w:footnote w:type="continuationSeparator" w:id="1">
    <w:p w:rsidR="003E5C75" w:rsidRDefault="003E5C75" w:rsidP="00E3723A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E3723A">
    <w:pPr>
      <w:pStyle w:val="Header"/>
    </w:pPr>
    <w:sdt>
      <w:sdtPr>
        <w:alias w:val="Last Name:"/>
        <w:tag w:val="Last Name:"/>
        <w:id w:val="343136273"/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787688">
      <w:rPr>
        <w:noProof/>
      </w:rPr>
      <w:t>6</w:t>
    </w:r>
    <w:r>
      <w:rPr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E3723A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CE32B3"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E9D63CC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DE608BC4" w:tentative="1">
      <w:start w:val="1"/>
      <w:numFmt w:val="lowerLetter"/>
      <w:lvlText w:val="%2."/>
      <w:lvlJc w:val="left"/>
      <w:pPr>
        <w:ind w:left="2160" w:hanging="360"/>
      </w:pPr>
    </w:lvl>
    <w:lvl w:ilvl="2" w:tplc="7B2CAC5E" w:tentative="1">
      <w:start w:val="1"/>
      <w:numFmt w:val="lowerRoman"/>
      <w:lvlText w:val="%3."/>
      <w:lvlJc w:val="right"/>
      <w:pPr>
        <w:ind w:left="2880" w:hanging="180"/>
      </w:pPr>
    </w:lvl>
    <w:lvl w:ilvl="3" w:tplc="31423F74" w:tentative="1">
      <w:start w:val="1"/>
      <w:numFmt w:val="decimal"/>
      <w:lvlText w:val="%4."/>
      <w:lvlJc w:val="left"/>
      <w:pPr>
        <w:ind w:left="3600" w:hanging="360"/>
      </w:pPr>
    </w:lvl>
    <w:lvl w:ilvl="4" w:tplc="90162368" w:tentative="1">
      <w:start w:val="1"/>
      <w:numFmt w:val="lowerLetter"/>
      <w:lvlText w:val="%5."/>
      <w:lvlJc w:val="left"/>
      <w:pPr>
        <w:ind w:left="4320" w:hanging="360"/>
      </w:pPr>
    </w:lvl>
    <w:lvl w:ilvl="5" w:tplc="9C0E48D8" w:tentative="1">
      <w:start w:val="1"/>
      <w:numFmt w:val="lowerRoman"/>
      <w:lvlText w:val="%6."/>
      <w:lvlJc w:val="right"/>
      <w:pPr>
        <w:ind w:left="5040" w:hanging="180"/>
      </w:pPr>
    </w:lvl>
    <w:lvl w:ilvl="6" w:tplc="0624EAE2" w:tentative="1">
      <w:start w:val="1"/>
      <w:numFmt w:val="decimal"/>
      <w:lvlText w:val="%7."/>
      <w:lvlJc w:val="left"/>
      <w:pPr>
        <w:ind w:left="5760" w:hanging="360"/>
      </w:pPr>
    </w:lvl>
    <w:lvl w:ilvl="7" w:tplc="6EF086DA" w:tentative="1">
      <w:start w:val="1"/>
      <w:numFmt w:val="lowerLetter"/>
      <w:lvlText w:val="%8."/>
      <w:lvlJc w:val="left"/>
      <w:pPr>
        <w:ind w:left="6480" w:hanging="360"/>
      </w:pPr>
    </w:lvl>
    <w:lvl w:ilvl="8" w:tplc="F77CE10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PersonalInformation/>
  <w:removeDateAndTime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rsids>
    <w:rsidRoot w:val="00F83220"/>
    <w:rsid w:val="0000734D"/>
    <w:rsid w:val="00014305"/>
    <w:rsid w:val="000166A4"/>
    <w:rsid w:val="00017CBA"/>
    <w:rsid w:val="00023715"/>
    <w:rsid w:val="00036684"/>
    <w:rsid w:val="00037828"/>
    <w:rsid w:val="00040CBB"/>
    <w:rsid w:val="0004154D"/>
    <w:rsid w:val="000450E3"/>
    <w:rsid w:val="00063904"/>
    <w:rsid w:val="00075D3D"/>
    <w:rsid w:val="000761F2"/>
    <w:rsid w:val="0008711F"/>
    <w:rsid w:val="000B78C8"/>
    <w:rsid w:val="000E0366"/>
    <w:rsid w:val="000E3C92"/>
    <w:rsid w:val="000F421E"/>
    <w:rsid w:val="001463B2"/>
    <w:rsid w:val="001625BB"/>
    <w:rsid w:val="001641EF"/>
    <w:rsid w:val="00167FA4"/>
    <w:rsid w:val="001740FA"/>
    <w:rsid w:val="0017459C"/>
    <w:rsid w:val="00185044"/>
    <w:rsid w:val="00195E60"/>
    <w:rsid w:val="001A19B9"/>
    <w:rsid w:val="001A361D"/>
    <w:rsid w:val="001A48FA"/>
    <w:rsid w:val="001B0096"/>
    <w:rsid w:val="001D23B7"/>
    <w:rsid w:val="001D340A"/>
    <w:rsid w:val="001E1A67"/>
    <w:rsid w:val="001E46AA"/>
    <w:rsid w:val="001F62C0"/>
    <w:rsid w:val="00220110"/>
    <w:rsid w:val="00222A19"/>
    <w:rsid w:val="00222B96"/>
    <w:rsid w:val="00227700"/>
    <w:rsid w:val="0023101F"/>
    <w:rsid w:val="00245E02"/>
    <w:rsid w:val="00263727"/>
    <w:rsid w:val="002708C4"/>
    <w:rsid w:val="0028109C"/>
    <w:rsid w:val="002A0A28"/>
    <w:rsid w:val="002A77B9"/>
    <w:rsid w:val="002B2FE4"/>
    <w:rsid w:val="002C104A"/>
    <w:rsid w:val="002C6715"/>
    <w:rsid w:val="002C787A"/>
    <w:rsid w:val="002D4631"/>
    <w:rsid w:val="002D619E"/>
    <w:rsid w:val="002D773C"/>
    <w:rsid w:val="002E0059"/>
    <w:rsid w:val="002E0F42"/>
    <w:rsid w:val="00310B85"/>
    <w:rsid w:val="00322BC9"/>
    <w:rsid w:val="0033110B"/>
    <w:rsid w:val="00342562"/>
    <w:rsid w:val="00353B66"/>
    <w:rsid w:val="00364805"/>
    <w:rsid w:val="003648BB"/>
    <w:rsid w:val="00377EAA"/>
    <w:rsid w:val="00397D9D"/>
    <w:rsid w:val="003A3146"/>
    <w:rsid w:val="003A585E"/>
    <w:rsid w:val="003A7C1A"/>
    <w:rsid w:val="003B7CA7"/>
    <w:rsid w:val="003C35C8"/>
    <w:rsid w:val="003D0FD7"/>
    <w:rsid w:val="003D41DE"/>
    <w:rsid w:val="003D4CB1"/>
    <w:rsid w:val="003E5C75"/>
    <w:rsid w:val="003E66D1"/>
    <w:rsid w:val="004037FB"/>
    <w:rsid w:val="00414121"/>
    <w:rsid w:val="00453B28"/>
    <w:rsid w:val="00454954"/>
    <w:rsid w:val="00456604"/>
    <w:rsid w:val="00461120"/>
    <w:rsid w:val="00476100"/>
    <w:rsid w:val="00481D64"/>
    <w:rsid w:val="00484EBA"/>
    <w:rsid w:val="004A2675"/>
    <w:rsid w:val="004A6BC5"/>
    <w:rsid w:val="004B2196"/>
    <w:rsid w:val="004C06C7"/>
    <w:rsid w:val="004C1F33"/>
    <w:rsid w:val="004C7FD7"/>
    <w:rsid w:val="004F7139"/>
    <w:rsid w:val="004F72C3"/>
    <w:rsid w:val="005110FA"/>
    <w:rsid w:val="00512664"/>
    <w:rsid w:val="00533AA5"/>
    <w:rsid w:val="00534464"/>
    <w:rsid w:val="00534F6B"/>
    <w:rsid w:val="0054022B"/>
    <w:rsid w:val="005525EB"/>
    <w:rsid w:val="00552D2B"/>
    <w:rsid w:val="005675C6"/>
    <w:rsid w:val="0057093C"/>
    <w:rsid w:val="00581DC5"/>
    <w:rsid w:val="00586450"/>
    <w:rsid w:val="0059014D"/>
    <w:rsid w:val="005A2763"/>
    <w:rsid w:val="005B3267"/>
    <w:rsid w:val="005B61B6"/>
    <w:rsid w:val="005C2A5E"/>
    <w:rsid w:val="005D459C"/>
    <w:rsid w:val="005E131F"/>
    <w:rsid w:val="005E3116"/>
    <w:rsid w:val="0061310F"/>
    <w:rsid w:val="0061572E"/>
    <w:rsid w:val="006276B6"/>
    <w:rsid w:val="00632E3A"/>
    <w:rsid w:val="00644FE2"/>
    <w:rsid w:val="0065182B"/>
    <w:rsid w:val="00657A43"/>
    <w:rsid w:val="006674C0"/>
    <w:rsid w:val="00680CE0"/>
    <w:rsid w:val="00687647"/>
    <w:rsid w:val="006916B2"/>
    <w:rsid w:val="00691EC1"/>
    <w:rsid w:val="00697D6F"/>
    <w:rsid w:val="006B526B"/>
    <w:rsid w:val="006C240F"/>
    <w:rsid w:val="006E4817"/>
    <w:rsid w:val="006F4203"/>
    <w:rsid w:val="006F4DAC"/>
    <w:rsid w:val="00760F58"/>
    <w:rsid w:val="00760F7E"/>
    <w:rsid w:val="00771448"/>
    <w:rsid w:val="00781B66"/>
    <w:rsid w:val="00784B6D"/>
    <w:rsid w:val="00787688"/>
    <w:rsid w:val="007C53FB"/>
    <w:rsid w:val="007D307C"/>
    <w:rsid w:val="007E23AC"/>
    <w:rsid w:val="007F7E0D"/>
    <w:rsid w:val="00805218"/>
    <w:rsid w:val="008441E3"/>
    <w:rsid w:val="00845681"/>
    <w:rsid w:val="0085318F"/>
    <w:rsid w:val="008542B7"/>
    <w:rsid w:val="00855756"/>
    <w:rsid w:val="00861CFF"/>
    <w:rsid w:val="00865CAD"/>
    <w:rsid w:val="0087253F"/>
    <w:rsid w:val="00887DA9"/>
    <w:rsid w:val="008A51F0"/>
    <w:rsid w:val="008B044D"/>
    <w:rsid w:val="008B7AC1"/>
    <w:rsid w:val="008B7D18"/>
    <w:rsid w:val="008C1AFB"/>
    <w:rsid w:val="008C44F9"/>
    <w:rsid w:val="008D30AE"/>
    <w:rsid w:val="008E3042"/>
    <w:rsid w:val="008E46E6"/>
    <w:rsid w:val="008F1F97"/>
    <w:rsid w:val="008F4052"/>
    <w:rsid w:val="008F652C"/>
    <w:rsid w:val="009042C6"/>
    <w:rsid w:val="0090787C"/>
    <w:rsid w:val="00907954"/>
    <w:rsid w:val="0091230F"/>
    <w:rsid w:val="0092509D"/>
    <w:rsid w:val="00925C94"/>
    <w:rsid w:val="00941223"/>
    <w:rsid w:val="00942AD2"/>
    <w:rsid w:val="009502F4"/>
    <w:rsid w:val="00962BB8"/>
    <w:rsid w:val="00966F82"/>
    <w:rsid w:val="00982219"/>
    <w:rsid w:val="00985A65"/>
    <w:rsid w:val="009929DD"/>
    <w:rsid w:val="00995A67"/>
    <w:rsid w:val="009A2BA1"/>
    <w:rsid w:val="009A3B01"/>
    <w:rsid w:val="009A4352"/>
    <w:rsid w:val="009A59EA"/>
    <w:rsid w:val="009C5DFF"/>
    <w:rsid w:val="009D0375"/>
    <w:rsid w:val="009D2C4A"/>
    <w:rsid w:val="009D4EB3"/>
    <w:rsid w:val="009F6922"/>
    <w:rsid w:val="00A127D9"/>
    <w:rsid w:val="00A32E6E"/>
    <w:rsid w:val="00A34A5F"/>
    <w:rsid w:val="00A36C48"/>
    <w:rsid w:val="00A63057"/>
    <w:rsid w:val="00A75924"/>
    <w:rsid w:val="00A82221"/>
    <w:rsid w:val="00AA4BB6"/>
    <w:rsid w:val="00AA7303"/>
    <w:rsid w:val="00AB6FF1"/>
    <w:rsid w:val="00AD4077"/>
    <w:rsid w:val="00AD61A1"/>
    <w:rsid w:val="00B00B8D"/>
    <w:rsid w:val="00B04DB4"/>
    <w:rsid w:val="00B13D1B"/>
    <w:rsid w:val="00B35E07"/>
    <w:rsid w:val="00B36A01"/>
    <w:rsid w:val="00B376A3"/>
    <w:rsid w:val="00B433C8"/>
    <w:rsid w:val="00B5387F"/>
    <w:rsid w:val="00B818DF"/>
    <w:rsid w:val="00B84BA2"/>
    <w:rsid w:val="00BA1BAA"/>
    <w:rsid w:val="00BC6378"/>
    <w:rsid w:val="00BD2597"/>
    <w:rsid w:val="00BD2DBB"/>
    <w:rsid w:val="00BF29BB"/>
    <w:rsid w:val="00C30DC3"/>
    <w:rsid w:val="00C43058"/>
    <w:rsid w:val="00C67498"/>
    <w:rsid w:val="00C952C1"/>
    <w:rsid w:val="00CA3319"/>
    <w:rsid w:val="00CA3E18"/>
    <w:rsid w:val="00CA44AF"/>
    <w:rsid w:val="00CD3FEE"/>
    <w:rsid w:val="00CE32B3"/>
    <w:rsid w:val="00CE6580"/>
    <w:rsid w:val="00CF5C70"/>
    <w:rsid w:val="00D05A7B"/>
    <w:rsid w:val="00D133C8"/>
    <w:rsid w:val="00D2237E"/>
    <w:rsid w:val="00D265CE"/>
    <w:rsid w:val="00D269FF"/>
    <w:rsid w:val="00D30AF5"/>
    <w:rsid w:val="00D36117"/>
    <w:rsid w:val="00D42E91"/>
    <w:rsid w:val="00D4495D"/>
    <w:rsid w:val="00D52117"/>
    <w:rsid w:val="00D52AD4"/>
    <w:rsid w:val="00D6379E"/>
    <w:rsid w:val="00D875F3"/>
    <w:rsid w:val="00DB0D39"/>
    <w:rsid w:val="00DF2108"/>
    <w:rsid w:val="00DF299F"/>
    <w:rsid w:val="00DF792A"/>
    <w:rsid w:val="00E14005"/>
    <w:rsid w:val="00E3723A"/>
    <w:rsid w:val="00E414C9"/>
    <w:rsid w:val="00E4739F"/>
    <w:rsid w:val="00E53AEB"/>
    <w:rsid w:val="00E54639"/>
    <w:rsid w:val="00E614DD"/>
    <w:rsid w:val="00E627B4"/>
    <w:rsid w:val="00E75312"/>
    <w:rsid w:val="00E7582C"/>
    <w:rsid w:val="00E92DE4"/>
    <w:rsid w:val="00EC2D8B"/>
    <w:rsid w:val="00EE620F"/>
    <w:rsid w:val="00EE7514"/>
    <w:rsid w:val="00EF0EB0"/>
    <w:rsid w:val="00F00AA8"/>
    <w:rsid w:val="00F0616B"/>
    <w:rsid w:val="00F11AB4"/>
    <w:rsid w:val="00F214CB"/>
    <w:rsid w:val="00F2159A"/>
    <w:rsid w:val="00F40AF9"/>
    <w:rsid w:val="00F63388"/>
    <w:rsid w:val="00F63F57"/>
    <w:rsid w:val="00F64C47"/>
    <w:rsid w:val="00F66E47"/>
    <w:rsid w:val="00F72FAD"/>
    <w:rsid w:val="00F81E04"/>
    <w:rsid w:val="00F83220"/>
    <w:rsid w:val="00F9444C"/>
    <w:rsid w:val="00FA0C22"/>
    <w:rsid w:val="00FA1D12"/>
    <w:rsid w:val="00FA600A"/>
    <w:rsid w:val="00FB008F"/>
    <w:rsid w:val="00FB2667"/>
    <w:rsid w:val="00FC4F1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3723A"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  <w:rsid w:val="00E3723A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rsid w:val="00E3723A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E3723A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3723A"/>
  </w:style>
  <w:style w:type="paragraph" w:styleId="BodyText2">
    <w:name w:val="Body Text 2"/>
    <w:basedOn w:val="Normal"/>
    <w:link w:val="BodyText2Char"/>
    <w:uiPriority w:val="99"/>
    <w:semiHidden/>
    <w:unhideWhenUsed/>
    <w:rsid w:val="00E3723A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3723A"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3723A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3723A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3723A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3723A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3723A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3723A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3723A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3723A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3723A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3723A"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3723A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E3723A"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3723A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3723A"/>
  </w:style>
  <w:style w:type="paragraph" w:styleId="EndnoteText">
    <w:name w:val="endnote text"/>
    <w:basedOn w:val="Normal"/>
    <w:link w:val="EndnoteTextChar"/>
    <w:uiPriority w:val="99"/>
    <w:semiHidden/>
    <w:unhideWhenUsed/>
    <w:rsid w:val="00E3723A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3723A"/>
  </w:style>
  <w:style w:type="paragraph" w:styleId="EnvelopeAddress">
    <w:name w:val="envelope address"/>
    <w:basedOn w:val="Normal"/>
    <w:uiPriority w:val="99"/>
    <w:semiHidden/>
    <w:unhideWhenUsed/>
    <w:rsid w:val="00E3723A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rsid w:val="00E3723A"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3723A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3723A"/>
  </w:style>
  <w:style w:type="character" w:customStyle="1" w:styleId="Heading1Char">
    <w:name w:val="Heading 1 Char"/>
    <w:basedOn w:val="DefaultParagraphFont"/>
    <w:link w:val="Heading1"/>
    <w:uiPriority w:val="9"/>
    <w:rsid w:val="00E3723A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723A"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723A"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3723A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3723A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3723A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3723A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3723A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3723A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3723A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3723A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3723A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3723A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3723A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3723A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rsid w:val="00E3723A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E3723A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E3723A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E3723A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E3723A"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rsid w:val="00E3723A"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rsid w:val="00E3723A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E3723A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E3723A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E3723A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3723A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3723A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3723A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3723A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3723A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rsid w:val="00E3723A"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rsid w:val="00E3723A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E3723A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E3723A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E3723A"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3723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3723A"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rsid w:val="00E3723A"/>
    <w:pPr>
      <w:ind w:firstLine="0"/>
    </w:pPr>
  </w:style>
  <w:style w:type="paragraph" w:styleId="NormalWeb">
    <w:name w:val="Normal (Web)"/>
    <w:basedOn w:val="Normal"/>
    <w:uiPriority w:val="99"/>
    <w:semiHidden/>
    <w:unhideWhenUsed/>
    <w:rsid w:val="00E3723A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E3723A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3723A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3723A"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rsid w:val="00E3723A"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3723A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3723A"/>
  </w:style>
  <w:style w:type="paragraph" w:styleId="Signature">
    <w:name w:val="Signature"/>
    <w:basedOn w:val="Normal"/>
    <w:link w:val="SignatureChar"/>
    <w:uiPriority w:val="99"/>
    <w:semiHidden/>
    <w:unhideWhenUsed/>
    <w:rsid w:val="00E3723A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3723A"/>
  </w:style>
  <w:style w:type="paragraph" w:styleId="TableofAuthorities">
    <w:name w:val="table of authorities"/>
    <w:basedOn w:val="Normal"/>
    <w:next w:val="Normal"/>
    <w:uiPriority w:val="99"/>
    <w:semiHidden/>
    <w:unhideWhenUsed/>
    <w:rsid w:val="00E3723A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3723A"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rsid w:val="00E3723A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E3723A"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3723A"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3723A"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3723A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3723A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3723A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3723A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3723A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3723A"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723A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sid w:val="00E3723A"/>
    <w:rPr>
      <w:i/>
      <w:iCs/>
    </w:rPr>
  </w:style>
  <w:style w:type="table" w:styleId="TableGrid">
    <w:name w:val="Table Grid"/>
    <w:basedOn w:val="TableNormal"/>
    <w:uiPriority w:val="39"/>
    <w:rsid w:val="00E3723A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rsid w:val="00E3723A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Autospacing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rsid w:val="00E3723A"/>
    <w:pPr>
      <w:spacing w:before="240"/>
    </w:pPr>
  </w:style>
  <w:style w:type="paragraph" w:customStyle="1" w:styleId="TableNote">
    <w:name w:val="Table Note"/>
    <w:basedOn w:val="Normal"/>
    <w:uiPriority w:val="6"/>
    <w:qFormat/>
    <w:rsid w:val="00E3723A"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rsid w:val="00E3723A"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rsid w:val="00E3723A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DC0885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DC0885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DC0885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DC0885">
          <w:pPr>
            <w:pStyle w:val="2EB449EEE1B24578B2F5D2D1AF42B15F"/>
          </w:pPr>
          <w:r>
            <w:t>Date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00"/>
  <w:revisionView w:inkAnnotations="0"/>
  <w:defaultTabStop w:val="720"/>
  <w:characterSpacingControl w:val="doNotCompress"/>
  <w:compat>
    <w:useFELayout/>
  </w:compat>
  <w:rsids>
    <w:rsidRoot w:val="00006BD9"/>
    <w:rsid w:val="00006BD9"/>
    <w:rsid w:val="000166A4"/>
    <w:rsid w:val="001E0850"/>
    <w:rsid w:val="003729CB"/>
    <w:rsid w:val="003A0181"/>
    <w:rsid w:val="005A3EFE"/>
    <w:rsid w:val="00DC0885"/>
    <w:rsid w:val="00FD211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088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  <w:rsid w:val="00DC0885"/>
  </w:style>
  <w:style w:type="paragraph" w:customStyle="1" w:styleId="DE6BE46DEE37441CAD65BAEC4F74BF9B">
    <w:name w:val="DE6BE46DEE37441CAD65BAEC4F74BF9B"/>
    <w:rsid w:val="00DC0885"/>
  </w:style>
  <w:style w:type="paragraph" w:customStyle="1" w:styleId="16057CA204D7459A80674E6CC7F2B98F">
    <w:name w:val="16057CA204D7459A80674E6CC7F2B98F"/>
    <w:rsid w:val="00DC0885"/>
  </w:style>
  <w:style w:type="paragraph" w:customStyle="1" w:styleId="2EB449EEE1B24578B2F5D2D1AF42B15F">
    <w:name w:val="2EB449EEE1B24578B2F5D2D1AF42B15F"/>
    <w:rsid w:val="00DC0885"/>
  </w:style>
  <w:style w:type="paragraph" w:customStyle="1" w:styleId="5540D46721E74F1F87F3EF7B04FEBA42">
    <w:name w:val="5540D46721E74F1F87F3EF7B04FEBA42"/>
    <w:rsid w:val="00DC0885"/>
  </w:style>
  <w:style w:type="paragraph" w:customStyle="1" w:styleId="77DB4CF9A5B74296853827B521A7D7AA">
    <w:name w:val="77DB4CF9A5B74296853827B521A7D7AA"/>
    <w:rsid w:val="00DC0885"/>
  </w:style>
  <w:style w:type="character" w:styleId="Emphasis">
    <w:name w:val="Emphasis"/>
    <w:basedOn w:val="DefaultParagraphFont"/>
    <w:uiPriority w:val="8"/>
    <w:qFormat/>
    <w:rsid w:val="00DC0885"/>
    <w:rPr>
      <w:i/>
      <w:iCs/>
    </w:rPr>
  </w:style>
  <w:style w:type="paragraph" w:customStyle="1" w:styleId="887BF195B7DF465AA17C76D5296A8CBF">
    <w:name w:val="887BF195B7DF465AA17C76D5296A8CBF"/>
    <w:rsid w:val="00DC0885"/>
  </w:style>
  <w:style w:type="paragraph" w:customStyle="1" w:styleId="737B7A872A0B46F1B13CA6B325EB4D19">
    <w:name w:val="737B7A872A0B46F1B13CA6B325EB4D19"/>
    <w:rsid w:val="00DC0885"/>
  </w:style>
  <w:style w:type="paragraph" w:customStyle="1" w:styleId="62A6F31A785440ECB96ADC5981FF4752">
    <w:name w:val="62A6F31A785440ECB96ADC5981FF4752"/>
    <w:rsid w:val="00DC0885"/>
  </w:style>
  <w:style w:type="paragraph" w:customStyle="1" w:styleId="D9C19BC654FA4AD79BD77F0853626B0F">
    <w:name w:val="D9C19BC654FA4AD79BD77F0853626B0F"/>
    <w:rsid w:val="00DC0885"/>
  </w:style>
  <w:style w:type="paragraph" w:customStyle="1" w:styleId="330B3D3522064DE6AAC807094C60602E">
    <w:name w:val="330B3D3522064DE6AAC807094C60602E"/>
    <w:rsid w:val="00DC0885"/>
  </w:style>
  <w:style w:type="paragraph" w:customStyle="1" w:styleId="F18C40EBF0714E5FA394C689C807489F">
    <w:name w:val="F18C40EBF0714E5FA394C689C807489F"/>
    <w:rsid w:val="00DC0885"/>
  </w:style>
  <w:style w:type="paragraph" w:customStyle="1" w:styleId="4105F2F2873C4702B50AFE8D5C532CAF">
    <w:name w:val="4105F2F2873C4702B50AFE8D5C532CAF"/>
    <w:rsid w:val="00DC0885"/>
  </w:style>
  <w:style w:type="paragraph" w:customStyle="1" w:styleId="C4049ED94391408D841E5BEEA7B1EE2D">
    <w:name w:val="C4049ED94391408D841E5BEEA7B1EE2D"/>
    <w:rsid w:val="00DC0885"/>
  </w:style>
  <w:style w:type="paragraph" w:customStyle="1" w:styleId="3016D6814D474893A7429AA139D5D8E9">
    <w:name w:val="3016D6814D474893A7429AA139D5D8E9"/>
    <w:rsid w:val="00DC0885"/>
  </w:style>
  <w:style w:type="paragraph" w:customStyle="1" w:styleId="151C6504EC854B0DB71549A5B7A3B09A">
    <w:name w:val="151C6504EC854B0DB71549A5B7A3B09A"/>
    <w:rsid w:val="00DC0885"/>
  </w:style>
  <w:style w:type="paragraph" w:customStyle="1" w:styleId="73C9E8CF9D0B45BCA85EDF1F5721BD85">
    <w:name w:val="73C9E8CF9D0B45BCA85EDF1F5721BD85"/>
    <w:rsid w:val="00DC0885"/>
  </w:style>
  <w:style w:type="paragraph" w:customStyle="1" w:styleId="F3AFB141F2AA4232864A741E2E709FA4">
    <w:name w:val="F3AFB141F2AA4232864A741E2E709FA4"/>
    <w:rsid w:val="00DC0885"/>
  </w:style>
  <w:style w:type="paragraph" w:customStyle="1" w:styleId="B1037EFF526E4A3DBAAFA20A8B664FB6">
    <w:name w:val="B1037EFF526E4A3DBAAFA20A8B664FB6"/>
    <w:rsid w:val="00DC0885"/>
  </w:style>
  <w:style w:type="paragraph" w:customStyle="1" w:styleId="9C6FB8FCB72740F59F2990289E6EFBA4">
    <w:name w:val="9C6FB8FCB72740F59F2990289E6EFBA4"/>
    <w:rsid w:val="00DC0885"/>
  </w:style>
  <w:style w:type="paragraph" w:customStyle="1" w:styleId="41A0A13182FE4B20BCF46396C1EFBA50">
    <w:name w:val="41A0A13182FE4B20BCF46396C1EFBA50"/>
    <w:rsid w:val="00DC0885"/>
  </w:style>
  <w:style w:type="paragraph" w:customStyle="1" w:styleId="38DDC385D6A24EDC92D87FE077CA9250">
    <w:name w:val="38DDC385D6A24EDC92D87FE077CA9250"/>
    <w:rsid w:val="00DC0885"/>
  </w:style>
  <w:style w:type="paragraph" w:customStyle="1" w:styleId="A4466F43627443DCB12791D59844A259">
    <w:name w:val="A4466F43627443DCB12791D59844A259"/>
    <w:rsid w:val="00DC0885"/>
  </w:style>
  <w:style w:type="paragraph" w:customStyle="1" w:styleId="9CD246CD739B4CAA8B8208A93B154BF2">
    <w:name w:val="9CD246CD739B4CAA8B8208A93B154BF2"/>
    <w:rsid w:val="00DC0885"/>
  </w:style>
  <w:style w:type="paragraph" w:customStyle="1" w:styleId="B04735D23FD4479AA4383BE2FB148CCF">
    <w:name w:val="B04735D23FD4479AA4383BE2FB148CCF"/>
    <w:rsid w:val="00DC0885"/>
  </w:style>
  <w:style w:type="paragraph" w:customStyle="1" w:styleId="B577A41740F24C18883261402A39854A">
    <w:name w:val="B577A41740F24C18883261402A39854A"/>
    <w:rsid w:val="00DC0885"/>
  </w:style>
  <w:style w:type="paragraph" w:customStyle="1" w:styleId="90D1CBBF6D9946FFBD3B68091006D003">
    <w:name w:val="90D1CBBF6D9946FFBD3B68091006D003"/>
    <w:rsid w:val="00DC0885"/>
  </w:style>
  <w:style w:type="paragraph" w:customStyle="1" w:styleId="740905EC191C4FBCA39D651D57BD9BC8">
    <w:name w:val="740905EC191C4FBCA39D651D57BD9BC8"/>
    <w:rsid w:val="00DC0885"/>
  </w:style>
  <w:style w:type="paragraph" w:customStyle="1" w:styleId="D6198BD0E4A84028BE1FBC152EF96943">
    <w:name w:val="D6198BD0E4A84028BE1FBC152EF96943"/>
    <w:rsid w:val="00DC0885"/>
  </w:style>
  <w:style w:type="paragraph" w:customStyle="1" w:styleId="36AD994D7BED4464BC10FE24FDBC09B7">
    <w:name w:val="36AD994D7BED4464BC10FE24FDBC09B7"/>
    <w:rsid w:val="00DC0885"/>
  </w:style>
  <w:style w:type="paragraph" w:customStyle="1" w:styleId="84840EE0329540E5A389FAD143582B30">
    <w:name w:val="84840EE0329540E5A389FAD143582B30"/>
    <w:rsid w:val="00DC0885"/>
  </w:style>
  <w:style w:type="paragraph" w:customStyle="1" w:styleId="0FD153BAB4004EF99B4725C6EB88337D">
    <w:name w:val="0FD153BAB4004EF99B4725C6EB88337D"/>
    <w:rsid w:val="00DC0885"/>
  </w:style>
  <w:style w:type="paragraph" w:customStyle="1" w:styleId="A4C41BAAB1F740A7B90E102C98027AC8">
    <w:name w:val="A4C41BAAB1F740A7B90E102C98027AC8"/>
    <w:rsid w:val="00DC0885"/>
  </w:style>
  <w:style w:type="paragraph" w:customStyle="1" w:styleId="55179E73227245709BEC038E091188BB">
    <w:name w:val="55179E73227245709BEC038E091188BB"/>
    <w:rsid w:val="00DC0885"/>
  </w:style>
  <w:style w:type="paragraph" w:customStyle="1" w:styleId="F16FF4CF2D61443CB2AF5C7703A7CDC0">
    <w:name w:val="F16FF4CF2D61443CB2AF5C7703A7CDC0"/>
    <w:rsid w:val="00DC0885"/>
  </w:style>
  <w:style w:type="paragraph" w:customStyle="1" w:styleId="248F3D34A9FD41CF8791218BD66391B1">
    <w:name w:val="248F3D34A9FD41CF8791218BD66391B1"/>
    <w:rsid w:val="00DC0885"/>
  </w:style>
  <w:style w:type="paragraph" w:customStyle="1" w:styleId="239B5C998B714D0F9C9AAB3804A160C0">
    <w:name w:val="239B5C998B714D0F9C9AAB3804A160C0"/>
    <w:rsid w:val="00DC0885"/>
  </w:style>
  <w:style w:type="paragraph" w:customStyle="1" w:styleId="89B8971D8A054BD190E98545CC523EF4">
    <w:name w:val="89B8971D8A054BD190E98545CC523EF4"/>
    <w:rsid w:val="00DC0885"/>
  </w:style>
  <w:style w:type="paragraph" w:customStyle="1" w:styleId="457FE0792BC84BC9970DE2B4F9052F53">
    <w:name w:val="457FE0792BC84BC9970DE2B4F9052F53"/>
    <w:rsid w:val="00DC0885"/>
  </w:style>
  <w:style w:type="paragraph" w:customStyle="1" w:styleId="AD311FAA0BC848B08312ACFCCCA0B68E">
    <w:name w:val="AD311FAA0BC848B08312ACFCCCA0B68E"/>
    <w:rsid w:val="00DC0885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034</Words>
  <Characters>17296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11-12T06:32:00Z</dcterms:created>
  <dcterms:modified xsi:type="dcterms:W3CDTF">2019-11-12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6XEug9vS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